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AC251B" w:rsidRDefault="00AC251B" w:rsidP="00C63EB3">
                                <w:pPr>
                                  <w:pStyle w:val="BasicTextIndentation"/>
                                </w:pPr>
                                <w:r w:rsidRPr="00F656D1">
                                  <w:rPr>
                                    <w:rStyle w:val="BasicCharBold"/>
                                  </w:rPr>
                                  <w:t>Themensteller:</w:t>
                                </w:r>
                                <w:r>
                                  <w:tab/>
                                  <w:t>Prof. Dr. Oliver Thomas</w:t>
                                </w:r>
                              </w:p>
                              <w:p w14:paraId="30D8F49B" w14:textId="77777777" w:rsidR="00AC251B" w:rsidRDefault="00AC251B" w:rsidP="00C63EB3">
                                <w:pPr>
                                  <w:pStyle w:val="BasicTextIndentation"/>
                                </w:pPr>
                                <w:r w:rsidRPr="00F656D1">
                                  <w:rPr>
                                    <w:rStyle w:val="BasicCharBold"/>
                                  </w:rPr>
                                  <w:t>Betreuer:</w:t>
                                </w:r>
                                <w:r>
                                  <w:tab/>
                                  <w:t>Dirk Metzger, M.Sc. with Honors</w:t>
                                </w:r>
                              </w:p>
                              <w:p w14:paraId="0E2CB7AA" w14:textId="77777777" w:rsidR="00AC251B" w:rsidRDefault="00AC251B" w:rsidP="00C63EB3">
                                <w:pPr>
                                  <w:pStyle w:val="BasicTextIndentation"/>
                                </w:pPr>
                              </w:p>
                              <w:p w14:paraId="648EAC51" w14:textId="77777777" w:rsidR="00AC251B" w:rsidRDefault="00AC251B" w:rsidP="00C63EB3">
                                <w:pPr>
                                  <w:pStyle w:val="BasicTextIndentation"/>
                                </w:pPr>
                                <w:r>
                                  <w:rPr>
                                    <w:rStyle w:val="BasicCharBold"/>
                                  </w:rPr>
                                  <w:t>V</w:t>
                                </w:r>
                                <w:r w:rsidRPr="00F656D1">
                                  <w:rPr>
                                    <w:rStyle w:val="BasicCharBold"/>
                                  </w:rPr>
                                  <w:t>orgelegt von:</w:t>
                                </w:r>
                                <w:r>
                                  <w:tab/>
                                  <w:t>Jannik Hoffjann</w:t>
                                </w:r>
                              </w:p>
                              <w:p w14:paraId="5075806B" w14:textId="77777777" w:rsidR="00AC251B" w:rsidRPr="001519FF" w:rsidRDefault="00AC251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AC251B" w:rsidRDefault="00AC251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AC251B" w:rsidRDefault="00AC251B" w:rsidP="00C63EB3">
                                <w:pPr>
                                  <w:pStyle w:val="BasicTextIndentation"/>
                                  <w:ind w:firstLine="0"/>
                                </w:pPr>
                                <w:r>
                                  <w:t>Matrikelnummer: 945592</w:t>
                                </w:r>
                                <w:r>
                                  <w:br/>
                                </w:r>
                                <w:r w:rsidRPr="00F656D1">
                                  <w:t>E-Mail-Adresse:</w:t>
                                </w:r>
                                <w:r>
                                  <w:t xml:space="preserve"> jhoffjann@uni-osnabrueck.de</w:t>
                                </w:r>
                              </w:p>
                              <w:p w14:paraId="045CDA3E" w14:textId="77777777" w:rsidR="00AC251B" w:rsidRDefault="00AC251B" w:rsidP="00C63EB3">
                                <w:pPr>
                                  <w:pStyle w:val="BasicTextIndentation"/>
                                </w:pPr>
                              </w:p>
                              <w:p w14:paraId="792D2B0D" w14:textId="77777777" w:rsidR="00AC251B" w:rsidRDefault="00AC251B" w:rsidP="00C63EB3">
                                <w:pPr>
                                  <w:pStyle w:val="BasicTextIndentation"/>
                                </w:pPr>
                                <w:r w:rsidRPr="00F656D1">
                                  <w:rPr>
                                    <w:rStyle w:val="BasicCharBold"/>
                                  </w:rPr>
                                  <w:t>Abgabetermin:</w:t>
                                </w:r>
                                <w:r>
                                  <w:tab/>
                                  <w:t>2015-01-22</w:t>
                                </w:r>
                              </w:p>
                              <w:p w14:paraId="54D98A35" w14:textId="77777777" w:rsidR="00AC251B" w:rsidRDefault="00AC251B" w:rsidP="00C63EB3"/>
                              <w:p w14:paraId="3897F017" w14:textId="77777777" w:rsidR="00AC251B" w:rsidRDefault="00AC251B" w:rsidP="00C63EB3">
                                <w:pPr>
                                  <w:pStyle w:val="BasicTextIndentation"/>
                                </w:pPr>
                                <w:r w:rsidRPr="00F656D1">
                                  <w:rPr>
                                    <w:rStyle w:val="BasicCharBold"/>
                                  </w:rPr>
                                  <w:t>Themensteller:</w:t>
                                </w:r>
                                <w:r>
                                  <w:tab/>
                                  <w:t>Prof. Dr. Oliver Thomas</w:t>
                                </w:r>
                              </w:p>
                              <w:p w14:paraId="37E27E38" w14:textId="77777777" w:rsidR="00AC251B" w:rsidRDefault="00AC251B" w:rsidP="00C63EB3">
                                <w:pPr>
                                  <w:pStyle w:val="BasicTextIndentation"/>
                                </w:pPr>
                                <w:r w:rsidRPr="00F656D1">
                                  <w:rPr>
                                    <w:rStyle w:val="BasicCharBold"/>
                                  </w:rPr>
                                  <w:t>Betreuer:</w:t>
                                </w:r>
                                <w:r>
                                  <w:tab/>
                                  <w:t>Vorname Name</w:t>
                                </w:r>
                              </w:p>
                              <w:p w14:paraId="0710F859" w14:textId="77777777" w:rsidR="00AC251B" w:rsidRDefault="00AC251B" w:rsidP="00C63EB3">
                                <w:pPr>
                                  <w:pStyle w:val="BasicTextIndentation"/>
                                </w:pPr>
                              </w:p>
                              <w:p w14:paraId="3114252E" w14:textId="77777777" w:rsidR="00AC251B" w:rsidRDefault="00AC251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AC251B" w:rsidRDefault="00AC251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AC251B" w:rsidRDefault="00AC251B" w:rsidP="00C63EB3">
                                <w:pPr>
                                  <w:pStyle w:val="BasicTextIndentation"/>
                                </w:pPr>
                              </w:p>
                              <w:p w14:paraId="2C02B5EB" w14:textId="77777777" w:rsidR="00AC251B" w:rsidRDefault="00AC251B"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AC251B" w:rsidRDefault="00AC251B" w:rsidP="00C63EB3">
                          <w:pPr>
                            <w:pStyle w:val="BasicTextIndentation"/>
                          </w:pPr>
                          <w:r w:rsidRPr="00F656D1">
                            <w:rPr>
                              <w:rStyle w:val="BasicCharBold"/>
                            </w:rPr>
                            <w:t>Themensteller:</w:t>
                          </w:r>
                          <w:r>
                            <w:tab/>
                            <w:t>Prof. Dr. Oliver Thomas</w:t>
                          </w:r>
                        </w:p>
                        <w:p w14:paraId="30D8F49B" w14:textId="77777777" w:rsidR="00AC251B" w:rsidRDefault="00AC251B" w:rsidP="00C63EB3">
                          <w:pPr>
                            <w:pStyle w:val="BasicTextIndentation"/>
                          </w:pPr>
                          <w:r w:rsidRPr="00F656D1">
                            <w:rPr>
                              <w:rStyle w:val="BasicCharBold"/>
                            </w:rPr>
                            <w:t>Betreuer:</w:t>
                          </w:r>
                          <w:r>
                            <w:tab/>
                            <w:t>Dirk Metzger, M.Sc. with Honors</w:t>
                          </w:r>
                        </w:p>
                        <w:p w14:paraId="0E2CB7AA" w14:textId="77777777" w:rsidR="00AC251B" w:rsidRDefault="00AC251B" w:rsidP="00C63EB3">
                          <w:pPr>
                            <w:pStyle w:val="BasicTextIndentation"/>
                          </w:pPr>
                        </w:p>
                        <w:p w14:paraId="648EAC51" w14:textId="77777777" w:rsidR="00AC251B" w:rsidRDefault="00AC251B" w:rsidP="00C63EB3">
                          <w:pPr>
                            <w:pStyle w:val="BasicTextIndentation"/>
                          </w:pPr>
                          <w:r>
                            <w:rPr>
                              <w:rStyle w:val="BasicCharBold"/>
                            </w:rPr>
                            <w:t>V</w:t>
                          </w:r>
                          <w:r w:rsidRPr="00F656D1">
                            <w:rPr>
                              <w:rStyle w:val="BasicCharBold"/>
                            </w:rPr>
                            <w:t>orgelegt von:</w:t>
                          </w:r>
                          <w:r>
                            <w:tab/>
                            <w:t>Jannik Hoffjann</w:t>
                          </w:r>
                        </w:p>
                        <w:p w14:paraId="5075806B" w14:textId="77777777" w:rsidR="00AC251B" w:rsidRPr="001519FF" w:rsidRDefault="00AC251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AC251B" w:rsidRDefault="00AC251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AC251B" w:rsidRDefault="00AC251B" w:rsidP="00C63EB3">
                          <w:pPr>
                            <w:pStyle w:val="BasicTextIndentation"/>
                            <w:ind w:firstLine="0"/>
                          </w:pPr>
                          <w:r>
                            <w:t>Matrikelnummer: 945592</w:t>
                          </w:r>
                          <w:r>
                            <w:br/>
                          </w:r>
                          <w:r w:rsidRPr="00F656D1">
                            <w:t>E-Mail-Adresse:</w:t>
                          </w:r>
                          <w:r>
                            <w:t xml:space="preserve"> jhoffjann@uni-osnabrueck.de</w:t>
                          </w:r>
                        </w:p>
                        <w:p w14:paraId="045CDA3E" w14:textId="77777777" w:rsidR="00AC251B" w:rsidRDefault="00AC251B" w:rsidP="00C63EB3">
                          <w:pPr>
                            <w:pStyle w:val="BasicTextIndentation"/>
                          </w:pPr>
                        </w:p>
                        <w:p w14:paraId="792D2B0D" w14:textId="77777777" w:rsidR="00AC251B" w:rsidRDefault="00AC251B" w:rsidP="00C63EB3">
                          <w:pPr>
                            <w:pStyle w:val="BasicTextIndentation"/>
                          </w:pPr>
                          <w:r w:rsidRPr="00F656D1">
                            <w:rPr>
                              <w:rStyle w:val="BasicCharBold"/>
                            </w:rPr>
                            <w:t>Abgabetermin:</w:t>
                          </w:r>
                          <w:r>
                            <w:tab/>
                            <w:t>2015-01-22</w:t>
                          </w:r>
                        </w:p>
                        <w:p w14:paraId="54D98A35" w14:textId="77777777" w:rsidR="00AC251B" w:rsidRDefault="00AC251B" w:rsidP="00C63EB3"/>
                        <w:p w14:paraId="3897F017" w14:textId="77777777" w:rsidR="00AC251B" w:rsidRDefault="00AC251B" w:rsidP="00C63EB3">
                          <w:pPr>
                            <w:pStyle w:val="BasicTextIndentation"/>
                          </w:pPr>
                          <w:r w:rsidRPr="00F656D1">
                            <w:rPr>
                              <w:rStyle w:val="BasicCharBold"/>
                            </w:rPr>
                            <w:t>Themensteller:</w:t>
                          </w:r>
                          <w:r>
                            <w:tab/>
                            <w:t>Prof. Dr. Oliver Thomas</w:t>
                          </w:r>
                        </w:p>
                        <w:p w14:paraId="37E27E38" w14:textId="77777777" w:rsidR="00AC251B" w:rsidRDefault="00AC251B" w:rsidP="00C63EB3">
                          <w:pPr>
                            <w:pStyle w:val="BasicTextIndentation"/>
                          </w:pPr>
                          <w:r w:rsidRPr="00F656D1">
                            <w:rPr>
                              <w:rStyle w:val="BasicCharBold"/>
                            </w:rPr>
                            <w:t>Betreuer:</w:t>
                          </w:r>
                          <w:r>
                            <w:tab/>
                            <w:t>Vorname Name</w:t>
                          </w:r>
                        </w:p>
                        <w:p w14:paraId="0710F859" w14:textId="77777777" w:rsidR="00AC251B" w:rsidRDefault="00AC251B" w:rsidP="00C63EB3">
                          <w:pPr>
                            <w:pStyle w:val="BasicTextIndentation"/>
                          </w:pPr>
                        </w:p>
                        <w:p w14:paraId="3114252E" w14:textId="77777777" w:rsidR="00AC251B" w:rsidRDefault="00AC251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AC251B" w:rsidRDefault="00AC251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AC251B" w:rsidRDefault="00AC251B" w:rsidP="00C63EB3">
                          <w:pPr>
                            <w:pStyle w:val="BasicTextIndentation"/>
                          </w:pPr>
                        </w:p>
                        <w:p w14:paraId="2C02B5EB" w14:textId="77777777" w:rsidR="00AC251B" w:rsidRDefault="00AC251B"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AC251B" w:rsidRPr="00B33509" w:rsidRDefault="00AC251B" w:rsidP="00C63EB3">
                                <w:pPr>
                                  <w:pStyle w:val="BasicTextCentered"/>
                                </w:pPr>
                              </w:p>
                              <w:p w14:paraId="000BECE5" w14:textId="77777777" w:rsidR="00AC251B" w:rsidRPr="00B33509" w:rsidRDefault="00AC251B" w:rsidP="00C63EB3">
                                <w:pPr>
                                  <w:pStyle w:val="BasicTextCentered"/>
                                </w:pPr>
                              </w:p>
                              <w:p w14:paraId="648BC888" w14:textId="77777777" w:rsidR="00AC251B" w:rsidRPr="00B33509" w:rsidRDefault="00AC251B" w:rsidP="00C63EB3">
                                <w:pPr>
                                  <w:pStyle w:val="Titel"/>
                                </w:pPr>
                                <w:r>
                                  <w:t>Einblendung von kontextsensitiven Inhalten auf der Google Glass</w:t>
                                </w:r>
                              </w:p>
                              <w:p w14:paraId="61990437" w14:textId="77777777" w:rsidR="00AC251B" w:rsidRPr="00B33509" w:rsidRDefault="00AC251B" w:rsidP="00C63EB3"/>
                              <w:p w14:paraId="46438E4B" w14:textId="77777777" w:rsidR="00AC251B" w:rsidRPr="00B33509" w:rsidRDefault="00AC251B" w:rsidP="00C63EB3">
                                <w:pPr>
                                  <w:pStyle w:val="BasicTextCentered"/>
                                </w:pPr>
                              </w:p>
                              <w:p w14:paraId="28B6A4B2" w14:textId="77777777" w:rsidR="00AC251B" w:rsidRPr="00B33509" w:rsidRDefault="00AC251B" w:rsidP="00C63EB3">
                                <w:pPr>
                                  <w:pStyle w:val="BasicTextCentered"/>
                                </w:pPr>
                              </w:p>
                              <w:p w14:paraId="01D90527" w14:textId="77777777" w:rsidR="00AC251B" w:rsidRPr="00B33509" w:rsidRDefault="00AC251B" w:rsidP="00C63EB3">
                                <w:pPr>
                                  <w:pStyle w:val="BasicTextCentered"/>
                                </w:pPr>
                                <w:r>
                                  <w:rPr>
                                    <w:rStyle w:val="BasicCharBold"/>
                                  </w:rPr>
                                  <w:t>Bachelorarbeit</w:t>
                                </w:r>
                              </w:p>
                              <w:p w14:paraId="7DA75D64" w14:textId="77777777" w:rsidR="00AC251B" w:rsidRPr="00B33509" w:rsidRDefault="00AC251B" w:rsidP="00C63EB3">
                                <w:pPr>
                                  <w:pStyle w:val="BasicTextCentered"/>
                                </w:pPr>
                              </w:p>
                              <w:p w14:paraId="18B6B653" w14:textId="77777777" w:rsidR="00AC251B" w:rsidRPr="00B33509" w:rsidRDefault="00AC251B" w:rsidP="00C63EB3">
                                <w:pPr>
                                  <w:pStyle w:val="BasicTextCentered"/>
                                </w:pPr>
                                <w:r w:rsidRPr="00B33509">
                                  <w:t>am Fachgebiet Informationsmanagement und Wirtschaftsinformatik,</w:t>
                                </w:r>
                                <w:r w:rsidRPr="00B33509">
                                  <w:br/>
                                  <w:t>Universität Osnabrück</w:t>
                                </w:r>
                              </w:p>
                              <w:p w14:paraId="347D5569" w14:textId="77777777" w:rsidR="00AC251B" w:rsidRPr="00B33509" w:rsidRDefault="00AC251B" w:rsidP="00C63EB3">
                                <w:pPr>
                                  <w:pStyle w:val="BasicTextCentered"/>
                                </w:pPr>
                              </w:p>
                              <w:p w14:paraId="47426D05" w14:textId="77777777" w:rsidR="00AC251B" w:rsidRPr="00B33509" w:rsidRDefault="00AC251B" w:rsidP="00C63EB3">
                                <w:pPr>
                                  <w:pStyle w:val="BasicTextCentered"/>
                                </w:pPr>
                                <w:r w:rsidRPr="00B33509">
                                  <w:t xml:space="preserve">zur Erlangung des Grades </w:t>
                                </w:r>
                              </w:p>
                              <w:p w14:paraId="5A5D246B" w14:textId="77777777" w:rsidR="00AC251B" w:rsidRPr="00B33509" w:rsidRDefault="00AC251B" w:rsidP="00C63EB3">
                                <w:pPr>
                                  <w:pStyle w:val="BasicTextCentered"/>
                                </w:pPr>
                                <w:r>
                                  <w:t>Bachelor of Science (B. Sc.)</w:t>
                                </w:r>
                              </w:p>
                              <w:p w14:paraId="424B0146" w14:textId="77777777" w:rsidR="00AC251B" w:rsidRPr="00B33509" w:rsidRDefault="00AC251B" w:rsidP="00C63EB3">
                                <w:pPr>
                                  <w:pStyle w:val="BasicTextCentered"/>
                                </w:pPr>
                                <w:r w:rsidRPr="00B33509">
                                  <w:t xml:space="preserve">im Studiengang </w:t>
                                </w:r>
                              </w:p>
                              <w:p w14:paraId="527CC38E" w14:textId="77777777" w:rsidR="00AC251B" w:rsidRPr="00B33509" w:rsidRDefault="00AC251B"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AC251B" w:rsidRPr="00B33509" w:rsidRDefault="00AC251B" w:rsidP="00C63EB3">
                          <w:pPr>
                            <w:pStyle w:val="BasicTextCentered"/>
                          </w:pPr>
                        </w:p>
                        <w:p w14:paraId="000BECE5" w14:textId="77777777" w:rsidR="00AC251B" w:rsidRPr="00B33509" w:rsidRDefault="00AC251B" w:rsidP="00C63EB3">
                          <w:pPr>
                            <w:pStyle w:val="BasicTextCentered"/>
                          </w:pPr>
                        </w:p>
                        <w:p w14:paraId="648BC888" w14:textId="77777777" w:rsidR="00AC251B" w:rsidRPr="00B33509" w:rsidRDefault="00AC251B" w:rsidP="00C63EB3">
                          <w:pPr>
                            <w:pStyle w:val="Titel"/>
                          </w:pPr>
                          <w:r>
                            <w:t>Einblendung von kontextsensitiven Inhalten auf der Google Glass</w:t>
                          </w:r>
                        </w:p>
                        <w:p w14:paraId="61990437" w14:textId="77777777" w:rsidR="00AC251B" w:rsidRPr="00B33509" w:rsidRDefault="00AC251B" w:rsidP="00C63EB3"/>
                        <w:p w14:paraId="46438E4B" w14:textId="77777777" w:rsidR="00AC251B" w:rsidRPr="00B33509" w:rsidRDefault="00AC251B" w:rsidP="00C63EB3">
                          <w:pPr>
                            <w:pStyle w:val="BasicTextCentered"/>
                          </w:pPr>
                        </w:p>
                        <w:p w14:paraId="28B6A4B2" w14:textId="77777777" w:rsidR="00AC251B" w:rsidRPr="00B33509" w:rsidRDefault="00AC251B" w:rsidP="00C63EB3">
                          <w:pPr>
                            <w:pStyle w:val="BasicTextCentered"/>
                          </w:pPr>
                        </w:p>
                        <w:p w14:paraId="01D90527" w14:textId="77777777" w:rsidR="00AC251B" w:rsidRPr="00B33509" w:rsidRDefault="00AC251B" w:rsidP="00C63EB3">
                          <w:pPr>
                            <w:pStyle w:val="BasicTextCentered"/>
                          </w:pPr>
                          <w:r>
                            <w:rPr>
                              <w:rStyle w:val="BasicCharBold"/>
                            </w:rPr>
                            <w:t>Bachelorarbeit</w:t>
                          </w:r>
                        </w:p>
                        <w:p w14:paraId="7DA75D64" w14:textId="77777777" w:rsidR="00AC251B" w:rsidRPr="00B33509" w:rsidRDefault="00AC251B" w:rsidP="00C63EB3">
                          <w:pPr>
                            <w:pStyle w:val="BasicTextCentered"/>
                          </w:pPr>
                        </w:p>
                        <w:p w14:paraId="18B6B653" w14:textId="77777777" w:rsidR="00AC251B" w:rsidRPr="00B33509" w:rsidRDefault="00AC251B" w:rsidP="00C63EB3">
                          <w:pPr>
                            <w:pStyle w:val="BasicTextCentered"/>
                          </w:pPr>
                          <w:r w:rsidRPr="00B33509">
                            <w:t>am Fachgebiet Informationsmanagement und Wirtschaftsinformatik,</w:t>
                          </w:r>
                          <w:r w:rsidRPr="00B33509">
                            <w:br/>
                            <w:t>Universität Osnabrück</w:t>
                          </w:r>
                        </w:p>
                        <w:p w14:paraId="347D5569" w14:textId="77777777" w:rsidR="00AC251B" w:rsidRPr="00B33509" w:rsidRDefault="00AC251B" w:rsidP="00C63EB3">
                          <w:pPr>
                            <w:pStyle w:val="BasicTextCentered"/>
                          </w:pPr>
                        </w:p>
                        <w:p w14:paraId="47426D05" w14:textId="77777777" w:rsidR="00AC251B" w:rsidRPr="00B33509" w:rsidRDefault="00AC251B" w:rsidP="00C63EB3">
                          <w:pPr>
                            <w:pStyle w:val="BasicTextCentered"/>
                          </w:pPr>
                          <w:r w:rsidRPr="00B33509">
                            <w:t xml:space="preserve">zur Erlangung des Grades </w:t>
                          </w:r>
                        </w:p>
                        <w:p w14:paraId="5A5D246B" w14:textId="77777777" w:rsidR="00AC251B" w:rsidRPr="00B33509" w:rsidRDefault="00AC251B" w:rsidP="00C63EB3">
                          <w:pPr>
                            <w:pStyle w:val="BasicTextCentered"/>
                          </w:pPr>
                          <w:r>
                            <w:t>Bachelor of Science (B. Sc.)</w:t>
                          </w:r>
                        </w:p>
                        <w:p w14:paraId="424B0146" w14:textId="77777777" w:rsidR="00AC251B" w:rsidRPr="00B33509" w:rsidRDefault="00AC251B" w:rsidP="00C63EB3">
                          <w:pPr>
                            <w:pStyle w:val="BasicTextCentered"/>
                          </w:pPr>
                          <w:r w:rsidRPr="00B33509">
                            <w:t xml:space="preserve">im Studiengang </w:t>
                          </w:r>
                        </w:p>
                        <w:p w14:paraId="527CC38E" w14:textId="77777777" w:rsidR="00AC251B" w:rsidRPr="00B33509" w:rsidRDefault="00AC251B"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764466"/>
      <w:r w:rsidRPr="003C7E2E">
        <w:lastRenderedPageBreak/>
        <w:t>Zusammenfassung</w:t>
      </w:r>
      <w:bookmarkEnd w:id="0"/>
    </w:p>
    <w:p w14:paraId="1170981B" w14:textId="1701B0A8" w:rsidR="00C63EB3" w:rsidRPr="003C7E2E" w:rsidRDefault="00C63EB3" w:rsidP="00C06DA7">
      <w:pPr>
        <w:pStyle w:val="BasicText"/>
      </w:pPr>
      <w:r w:rsidRPr="003C7E2E">
        <w:t xml:space="preserve">In der Arbeit </w:t>
      </w:r>
      <w:r w:rsidR="00C06DA7">
        <w:t xml:space="preserve">wurden </w:t>
      </w:r>
      <w:r w:rsidRPr="003C7E2E">
        <w:t>die Möglichkeiten der Einblendung von kontextsensitiven Inhalten</w:t>
      </w:r>
      <w:r w:rsidR="00F5218D">
        <w:t xml:space="preserve"> als Lernhilfsmittel</w:t>
      </w:r>
      <w:r w:rsidRPr="003C7E2E">
        <w:t xml:space="preserve"> auf einem in das Sichtfeld integrierten Gerät am B</w:t>
      </w:r>
      <w:r w:rsidR="00C06DA7">
        <w:t>eispiel der Google Glass erprobt</w:t>
      </w:r>
      <w:r w:rsidR="000E5792">
        <w:t>. Dafür</w:t>
      </w:r>
      <w:r w:rsidRPr="003C7E2E">
        <w:t xml:space="preserve"> </w:t>
      </w:r>
      <w:r w:rsidR="00C06DA7">
        <w:t xml:space="preserve">wird nach Definition von Kontextsensitivität und Erörterung </w:t>
      </w:r>
      <w:r w:rsidR="00D61489">
        <w:t>der verschiedenen Möglichkeiten</w:t>
      </w:r>
      <w:r w:rsidRPr="003C7E2E">
        <w:t xml:space="preserve"> </w:t>
      </w:r>
      <w:r w:rsidR="00C06DA7">
        <w:t>das</w:t>
      </w:r>
      <w:r w:rsidRPr="003C7E2E">
        <w:t xml:space="preserve"> Ger</w:t>
      </w:r>
      <w:r w:rsidR="000E5792">
        <w:t>ät und die</w:t>
      </w:r>
      <w:r w:rsidR="00C06DA7">
        <w:t xml:space="preserve"> mitgelieferte</w:t>
      </w:r>
      <w:r w:rsidRPr="003C7E2E">
        <w:t xml:space="preserve"> Software </w:t>
      </w:r>
      <w:r w:rsidR="00C06DA7">
        <w:t>vorgestell</w:t>
      </w:r>
      <w:r w:rsidRPr="003C7E2E">
        <w:t>t</w:t>
      </w:r>
      <w:r w:rsidR="00C06DA7">
        <w:t>.</w:t>
      </w:r>
      <w:r w:rsidRPr="003C7E2E">
        <w:t xml:space="preserve"> </w:t>
      </w:r>
    </w:p>
    <w:p w14:paraId="27881183" w14:textId="42310C88"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w:t>
      </w:r>
      <w:r w:rsidRPr="003C7E2E">
        <w:t>e</w:t>
      </w:r>
      <w:r w:rsidRPr="003C7E2E">
        <w:t>weit sich das Medium Google Glass als agierendes Objekt eignet und wo</w:t>
      </w:r>
      <w:r w:rsidR="00D61489">
        <w:t>,</w:t>
      </w:r>
      <w:r w:rsidRPr="003C7E2E">
        <w:t xml:space="preserve"> durch </w:t>
      </w:r>
      <w:r w:rsidR="00DD33FB">
        <w:t xml:space="preserve">die </w:t>
      </w:r>
      <w:r w:rsidRPr="003C7E2E">
        <w:t>gegebene Hard- und Software</w:t>
      </w:r>
      <w:r w:rsidR="00D61489">
        <w:t>,</w:t>
      </w:r>
      <w:r w:rsidRPr="003C7E2E">
        <w:t xml:space="preserv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w:t>
      </w:r>
      <w:r w:rsidR="00ED7BF7">
        <w:t>i</w:t>
      </w:r>
      <w:r w:rsidR="00ED7BF7">
        <w:t xml:space="preserve">ken, welche die Umsetzung einer kontextsensitiven Anwendung </w:t>
      </w:r>
      <w:r>
        <w:t>auf der Google Glass ermö</w:t>
      </w:r>
      <w:r>
        <w:t>g</w:t>
      </w:r>
      <w:r>
        <w:t>licht</w:t>
      </w:r>
      <w:r w:rsidR="00ED7BF7">
        <w:t>.</w:t>
      </w:r>
    </w:p>
    <w:p w14:paraId="71E25FEB" w14:textId="36E2E9D5"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w:t>
      </w:r>
      <w:r w:rsidR="00F5218D">
        <w:t xml:space="preserve">erfolgreicher </w:t>
      </w:r>
      <w:r w:rsidRPr="003C7E2E">
        <w:t>Versuch der Einblendung von kontextsensitiven Inhalten</w:t>
      </w:r>
      <w:r w:rsidR="00ED6B18">
        <w:t xml:space="preserve"> durch Keypoi</w:t>
      </w:r>
      <w:r w:rsidR="00ED6B18">
        <w:t>n</w:t>
      </w:r>
      <w:r w:rsidR="00ED6B18">
        <w:t>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w:t>
      </w:r>
      <w:r w:rsidR="000E5792">
        <w:t>s</w:t>
      </w:r>
      <w:r w:rsidR="00F5218D">
        <w:t xml:space="preserve"> zeigt das Potenzial der Plattform Google Glass und mit ihr die Möglichkeiten einer Lernunterstü</w:t>
      </w:r>
      <w:r w:rsidR="00F5218D">
        <w:t>t</w:t>
      </w:r>
      <w:r w:rsidR="00F5218D">
        <w: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8"/>
          <w:headerReference w:type="first" r:id="rId9"/>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2FF18E4A" w14:textId="77777777" w:rsidR="00AE4FC4"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AE4FC4">
        <w:t>Zusammenfassung</w:t>
      </w:r>
      <w:r w:rsidR="00AE4FC4">
        <w:tab/>
      </w:r>
      <w:r w:rsidR="00AE4FC4">
        <w:fldChar w:fldCharType="begin"/>
      </w:r>
      <w:r w:rsidR="00AE4FC4">
        <w:instrText xml:space="preserve"> PAGEREF _Toc282764466 \h </w:instrText>
      </w:r>
      <w:r w:rsidR="00AE4FC4">
        <w:fldChar w:fldCharType="separate"/>
      </w:r>
      <w:r w:rsidR="000D70D4">
        <w:t>II</w:t>
      </w:r>
      <w:r w:rsidR="00AE4FC4">
        <w:fldChar w:fldCharType="end"/>
      </w:r>
    </w:p>
    <w:p w14:paraId="60EC7AE2" w14:textId="77777777" w:rsidR="00AE4FC4" w:rsidRDefault="00AE4FC4">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764467 \h </w:instrText>
      </w:r>
      <w:r>
        <w:fldChar w:fldCharType="separate"/>
      </w:r>
      <w:r w:rsidR="000D70D4">
        <w:t>IV</w:t>
      </w:r>
      <w:r>
        <w:fldChar w:fldCharType="end"/>
      </w:r>
    </w:p>
    <w:p w14:paraId="6B330D4F" w14:textId="77777777" w:rsidR="00AE4FC4" w:rsidRDefault="00AE4FC4">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764468 \h </w:instrText>
      </w:r>
      <w:r>
        <w:fldChar w:fldCharType="separate"/>
      </w:r>
      <w:r w:rsidR="000D70D4">
        <w:t>V</w:t>
      </w:r>
      <w:r>
        <w:fldChar w:fldCharType="end"/>
      </w:r>
    </w:p>
    <w:p w14:paraId="20928E68" w14:textId="77777777" w:rsidR="00AE4FC4" w:rsidRDefault="00AE4FC4">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764469 \h </w:instrText>
      </w:r>
      <w:r>
        <w:fldChar w:fldCharType="separate"/>
      </w:r>
      <w:r w:rsidR="000D70D4">
        <w:t>VI</w:t>
      </w:r>
      <w:r>
        <w:fldChar w:fldCharType="end"/>
      </w:r>
    </w:p>
    <w:p w14:paraId="316DE541" w14:textId="77777777" w:rsidR="00AE4FC4" w:rsidRDefault="00AE4FC4">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764470 \h </w:instrText>
      </w:r>
      <w:r>
        <w:fldChar w:fldCharType="separate"/>
      </w:r>
      <w:r w:rsidR="000D70D4">
        <w:t>VII</w:t>
      </w:r>
      <w:r>
        <w:fldChar w:fldCharType="end"/>
      </w:r>
    </w:p>
    <w:p w14:paraId="6000AE4D" w14:textId="77777777" w:rsidR="00AE4FC4" w:rsidRDefault="00AE4FC4">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764471 \h </w:instrText>
      </w:r>
      <w:r>
        <w:fldChar w:fldCharType="separate"/>
      </w:r>
      <w:r w:rsidR="000D70D4">
        <w:t>1</w:t>
      </w:r>
      <w:r>
        <w:fldChar w:fldCharType="end"/>
      </w:r>
    </w:p>
    <w:p w14:paraId="152BA8F3" w14:textId="77777777" w:rsidR="00AE4FC4" w:rsidRDefault="00AE4FC4">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764472 \h </w:instrText>
      </w:r>
      <w:r>
        <w:fldChar w:fldCharType="separate"/>
      </w:r>
      <w:r w:rsidR="000D70D4">
        <w:t>3</w:t>
      </w:r>
      <w:r>
        <w:fldChar w:fldCharType="end"/>
      </w:r>
    </w:p>
    <w:p w14:paraId="46FD381C" w14:textId="77777777" w:rsidR="00AE4FC4" w:rsidRDefault="00AE4FC4">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764473 \h </w:instrText>
      </w:r>
      <w:r>
        <w:fldChar w:fldCharType="separate"/>
      </w:r>
      <w:r w:rsidR="000D70D4">
        <w:t>3</w:t>
      </w:r>
      <w:r>
        <w:fldChar w:fldCharType="end"/>
      </w:r>
    </w:p>
    <w:p w14:paraId="7B5E6F19" w14:textId="77777777" w:rsidR="00AE4FC4" w:rsidRDefault="00AE4FC4">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764474 \h </w:instrText>
      </w:r>
      <w:r>
        <w:fldChar w:fldCharType="separate"/>
      </w:r>
      <w:r w:rsidR="000D70D4">
        <w:t>4</w:t>
      </w:r>
      <w:r>
        <w:fldChar w:fldCharType="end"/>
      </w:r>
    </w:p>
    <w:p w14:paraId="70D9059E" w14:textId="77777777" w:rsidR="00AE4FC4" w:rsidRDefault="00AE4FC4">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764475 \h </w:instrText>
      </w:r>
      <w:r>
        <w:fldChar w:fldCharType="separate"/>
      </w:r>
      <w:r w:rsidR="000D70D4">
        <w:t>5</w:t>
      </w:r>
      <w:r>
        <w:fldChar w:fldCharType="end"/>
      </w:r>
    </w:p>
    <w:p w14:paraId="50B98232" w14:textId="77777777" w:rsidR="00AE4FC4" w:rsidRDefault="00AE4FC4">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764476 \h </w:instrText>
      </w:r>
      <w:r>
        <w:fldChar w:fldCharType="separate"/>
      </w:r>
      <w:r w:rsidR="000D70D4">
        <w:t>6</w:t>
      </w:r>
      <w:r>
        <w:fldChar w:fldCharType="end"/>
      </w:r>
    </w:p>
    <w:p w14:paraId="77C4A57B" w14:textId="77777777" w:rsidR="00AE4FC4" w:rsidRDefault="00AE4FC4">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764477 \h </w:instrText>
      </w:r>
      <w:r>
        <w:fldChar w:fldCharType="separate"/>
      </w:r>
      <w:r w:rsidR="000D70D4">
        <w:t>8</w:t>
      </w:r>
      <w:r>
        <w:fldChar w:fldCharType="end"/>
      </w:r>
    </w:p>
    <w:p w14:paraId="4E0D6069" w14:textId="77777777" w:rsidR="00AE4FC4" w:rsidRDefault="00AE4FC4">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764478 \h </w:instrText>
      </w:r>
      <w:r>
        <w:fldChar w:fldCharType="separate"/>
      </w:r>
      <w:r w:rsidR="000D70D4">
        <w:t>9</w:t>
      </w:r>
      <w:r>
        <w:fldChar w:fldCharType="end"/>
      </w:r>
    </w:p>
    <w:p w14:paraId="72387861" w14:textId="77777777" w:rsidR="00AE4FC4" w:rsidRDefault="00AE4FC4">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764479 \h </w:instrText>
      </w:r>
      <w:r>
        <w:fldChar w:fldCharType="separate"/>
      </w:r>
      <w:r w:rsidR="000D70D4">
        <w:t>9</w:t>
      </w:r>
      <w:r>
        <w:fldChar w:fldCharType="end"/>
      </w:r>
    </w:p>
    <w:p w14:paraId="7B6F1214" w14:textId="77777777" w:rsidR="00AE4FC4" w:rsidRDefault="00AE4FC4">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764480 \h </w:instrText>
      </w:r>
      <w:r>
        <w:fldChar w:fldCharType="separate"/>
      </w:r>
      <w:r w:rsidR="000D70D4">
        <w:t>10</w:t>
      </w:r>
      <w:r>
        <w:fldChar w:fldCharType="end"/>
      </w:r>
    </w:p>
    <w:p w14:paraId="6F157862" w14:textId="77777777" w:rsidR="00AE4FC4" w:rsidRDefault="00AE4FC4">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764481 \h </w:instrText>
      </w:r>
      <w:r>
        <w:fldChar w:fldCharType="separate"/>
      </w:r>
      <w:r w:rsidR="000D70D4">
        <w:t>10</w:t>
      </w:r>
      <w:r>
        <w:fldChar w:fldCharType="end"/>
      </w:r>
    </w:p>
    <w:p w14:paraId="25B82FD4" w14:textId="77777777" w:rsidR="00AE4FC4" w:rsidRDefault="00AE4FC4">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764482 \h </w:instrText>
      </w:r>
      <w:r>
        <w:fldChar w:fldCharType="separate"/>
      </w:r>
      <w:r w:rsidR="000D70D4">
        <w:t>11</w:t>
      </w:r>
      <w:r>
        <w:fldChar w:fldCharType="end"/>
      </w:r>
    </w:p>
    <w:p w14:paraId="260FA4F8" w14:textId="77777777" w:rsidR="00AE4FC4" w:rsidRDefault="00AE4FC4">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764483 \h </w:instrText>
      </w:r>
      <w:r>
        <w:fldChar w:fldCharType="separate"/>
      </w:r>
      <w:r w:rsidR="000D70D4">
        <w:t>13</w:t>
      </w:r>
      <w:r>
        <w:fldChar w:fldCharType="end"/>
      </w:r>
    </w:p>
    <w:p w14:paraId="4138867A" w14:textId="77777777" w:rsidR="00AE4FC4" w:rsidRDefault="00AE4FC4">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764484 \h </w:instrText>
      </w:r>
      <w:r>
        <w:fldChar w:fldCharType="separate"/>
      </w:r>
      <w:r w:rsidR="000D70D4">
        <w:t>13</w:t>
      </w:r>
      <w:r>
        <w:fldChar w:fldCharType="end"/>
      </w:r>
    </w:p>
    <w:p w14:paraId="308BBBA1" w14:textId="77777777" w:rsidR="00AE4FC4" w:rsidRDefault="00AE4FC4">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764485 \h </w:instrText>
      </w:r>
      <w:r>
        <w:fldChar w:fldCharType="separate"/>
      </w:r>
      <w:r w:rsidR="000D70D4">
        <w:t>15</w:t>
      </w:r>
      <w:r>
        <w:fldChar w:fldCharType="end"/>
      </w:r>
    </w:p>
    <w:p w14:paraId="7BA9EA00" w14:textId="77777777" w:rsidR="00AE4FC4" w:rsidRDefault="00AE4FC4">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764486 \h </w:instrText>
      </w:r>
      <w:r>
        <w:fldChar w:fldCharType="separate"/>
      </w:r>
      <w:r w:rsidR="000D70D4">
        <w:t>15</w:t>
      </w:r>
      <w:r>
        <w:fldChar w:fldCharType="end"/>
      </w:r>
    </w:p>
    <w:p w14:paraId="4082EC06" w14:textId="77777777" w:rsidR="00AE4FC4" w:rsidRDefault="00AE4FC4">
      <w:pPr>
        <w:pStyle w:val="Verzeichnis3"/>
        <w:tabs>
          <w:tab w:val="left" w:pos="1429"/>
        </w:tabs>
        <w:rPr>
          <w:rFonts w:asciiTheme="minorHAnsi" w:eastAsiaTheme="minorEastAsia" w:hAnsiTheme="minorHAnsi" w:cstheme="minorBidi"/>
          <w:szCs w:val="24"/>
          <w:lang w:eastAsia="ja-JP"/>
        </w:rPr>
      </w:pPr>
      <w:r w:rsidRPr="002D68D9">
        <w:rPr>
          <w:lang w:val="en-US"/>
        </w:rPr>
        <w:t>4.2.2</w:t>
      </w:r>
      <w:r>
        <w:rPr>
          <w:rFonts w:asciiTheme="minorHAnsi" w:eastAsiaTheme="minorEastAsia" w:hAnsiTheme="minorHAnsi" w:cstheme="minorBidi"/>
          <w:szCs w:val="24"/>
          <w:lang w:eastAsia="ja-JP"/>
        </w:rPr>
        <w:tab/>
      </w:r>
      <w:r w:rsidRPr="002D68D9">
        <w:rPr>
          <w:lang w:val="en-US"/>
        </w:rPr>
        <w:t>SURF und Fast Approximate Nearest Neighbor Matching</w:t>
      </w:r>
      <w:r>
        <w:tab/>
      </w:r>
      <w:r>
        <w:fldChar w:fldCharType="begin"/>
      </w:r>
      <w:r>
        <w:instrText xml:space="preserve"> PAGEREF _Toc282764487 \h </w:instrText>
      </w:r>
      <w:r>
        <w:fldChar w:fldCharType="separate"/>
      </w:r>
      <w:r w:rsidR="000D70D4">
        <w:t>16</w:t>
      </w:r>
      <w:r>
        <w:fldChar w:fldCharType="end"/>
      </w:r>
    </w:p>
    <w:p w14:paraId="79A57CEA" w14:textId="77777777" w:rsidR="00AE4FC4" w:rsidRDefault="00AE4FC4">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764488 \h </w:instrText>
      </w:r>
      <w:r>
        <w:fldChar w:fldCharType="separate"/>
      </w:r>
      <w:r w:rsidR="000D70D4">
        <w:t>20</w:t>
      </w:r>
      <w:r>
        <w:fldChar w:fldCharType="end"/>
      </w:r>
    </w:p>
    <w:p w14:paraId="5CB61BEF" w14:textId="77777777" w:rsidR="00AE4FC4" w:rsidRDefault="00AE4FC4">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764489 \h </w:instrText>
      </w:r>
      <w:r>
        <w:fldChar w:fldCharType="separate"/>
      </w:r>
      <w:r w:rsidR="000D70D4">
        <w:t>20</w:t>
      </w:r>
      <w:r>
        <w:fldChar w:fldCharType="end"/>
      </w:r>
    </w:p>
    <w:p w14:paraId="515A94A3" w14:textId="77777777" w:rsidR="00AE4FC4" w:rsidRDefault="00AE4FC4">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764490 \h </w:instrText>
      </w:r>
      <w:r>
        <w:fldChar w:fldCharType="separate"/>
      </w:r>
      <w:r w:rsidR="000D70D4">
        <w:t>22</w:t>
      </w:r>
      <w:r>
        <w:fldChar w:fldCharType="end"/>
      </w:r>
    </w:p>
    <w:p w14:paraId="1B0511E0" w14:textId="77777777" w:rsidR="00AE4FC4" w:rsidRDefault="00AE4FC4">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764491 \h </w:instrText>
      </w:r>
      <w:r>
        <w:fldChar w:fldCharType="separate"/>
      </w:r>
      <w:r w:rsidR="000D70D4">
        <w:t>25</w:t>
      </w:r>
      <w:r>
        <w:fldChar w:fldCharType="end"/>
      </w:r>
    </w:p>
    <w:p w14:paraId="2C8B7DFE" w14:textId="77777777" w:rsidR="00AE4FC4" w:rsidRDefault="00AE4FC4">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764492 \h </w:instrText>
      </w:r>
      <w:r>
        <w:fldChar w:fldCharType="separate"/>
      </w:r>
      <w:r w:rsidR="000D70D4">
        <w:t>25</w:t>
      </w:r>
      <w:r>
        <w:fldChar w:fldCharType="end"/>
      </w:r>
    </w:p>
    <w:p w14:paraId="7E6D34EA" w14:textId="77777777" w:rsidR="00AE4FC4" w:rsidRDefault="00AE4FC4">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764493 \h </w:instrText>
      </w:r>
      <w:r>
        <w:fldChar w:fldCharType="separate"/>
      </w:r>
      <w:r w:rsidR="000D70D4">
        <w:t>27</w:t>
      </w:r>
      <w:r>
        <w:fldChar w:fldCharType="end"/>
      </w:r>
    </w:p>
    <w:p w14:paraId="3E93E553" w14:textId="77777777" w:rsidR="00AE4FC4" w:rsidRDefault="00AE4FC4">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764494 \h </w:instrText>
      </w:r>
      <w:r>
        <w:fldChar w:fldCharType="separate"/>
      </w:r>
      <w:r w:rsidR="000D70D4">
        <w:t>29</w:t>
      </w:r>
      <w:r>
        <w:fldChar w:fldCharType="end"/>
      </w:r>
    </w:p>
    <w:p w14:paraId="4AD185C8" w14:textId="77777777" w:rsidR="00AE4FC4" w:rsidRDefault="00AE4FC4">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764495 \h </w:instrText>
      </w:r>
      <w:r>
        <w:fldChar w:fldCharType="separate"/>
      </w:r>
      <w:r w:rsidR="000D70D4">
        <w:t>32</w:t>
      </w:r>
      <w:r>
        <w:fldChar w:fldCharType="end"/>
      </w:r>
    </w:p>
    <w:p w14:paraId="63062152" w14:textId="77777777" w:rsidR="00AE4FC4" w:rsidRDefault="00AE4FC4">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764496 \h </w:instrText>
      </w:r>
      <w:r>
        <w:fldChar w:fldCharType="separate"/>
      </w:r>
      <w:r w:rsidR="000D70D4">
        <w:t>32</w:t>
      </w:r>
      <w:r>
        <w:fldChar w:fldCharType="end"/>
      </w:r>
    </w:p>
    <w:p w14:paraId="7D39348E" w14:textId="77777777" w:rsidR="00AE4FC4" w:rsidRDefault="00AE4FC4">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764497 \h </w:instrText>
      </w:r>
      <w:r>
        <w:fldChar w:fldCharType="separate"/>
      </w:r>
      <w:r w:rsidR="000D70D4">
        <w:t>33</w:t>
      </w:r>
      <w:r>
        <w:fldChar w:fldCharType="end"/>
      </w:r>
    </w:p>
    <w:p w14:paraId="16A22FC3" w14:textId="77777777" w:rsidR="00AE4FC4" w:rsidRDefault="00AE4FC4">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764498 \h </w:instrText>
      </w:r>
      <w:r>
        <w:fldChar w:fldCharType="separate"/>
      </w:r>
      <w:r w:rsidR="000D70D4">
        <w:t>38</w:t>
      </w:r>
      <w:r>
        <w:fldChar w:fldCharType="end"/>
      </w:r>
    </w:p>
    <w:p w14:paraId="670F0F33" w14:textId="77777777" w:rsidR="00AE4FC4" w:rsidRDefault="00AE4FC4">
      <w:pPr>
        <w:pStyle w:val="Verzeichnis1"/>
        <w:rPr>
          <w:rFonts w:asciiTheme="minorHAnsi" w:eastAsiaTheme="minorEastAsia" w:hAnsiTheme="minorHAnsi" w:cstheme="minorBidi"/>
          <w:szCs w:val="24"/>
          <w:lang w:eastAsia="ja-JP"/>
        </w:rPr>
      </w:pPr>
      <w:r w:rsidRPr="002D68D9">
        <w:rPr>
          <w:lang w:val="en-US"/>
        </w:rPr>
        <w:t>Literaturverzeichnis</w:t>
      </w:r>
      <w:r>
        <w:tab/>
      </w:r>
      <w:r>
        <w:fldChar w:fldCharType="begin"/>
      </w:r>
      <w:r>
        <w:instrText xml:space="preserve"> PAGEREF _Toc282764499 \h </w:instrText>
      </w:r>
      <w:r>
        <w:fldChar w:fldCharType="separate"/>
      </w:r>
      <w:r w:rsidR="000D70D4">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1" w:name="_Toc282764467"/>
      <w:r w:rsidRPr="003C7E2E">
        <w:lastRenderedPageBreak/>
        <w:t>Abbildungsverzeichnis</w:t>
      </w:r>
      <w:bookmarkEnd w:id="1"/>
    </w:p>
    <w:bookmarkStart w:id="2" w:name="AbbildungsVerzGesamt"/>
    <w:p w14:paraId="0B68C374" w14:textId="77777777" w:rsidR="00AE4FC4"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AE4FC4">
        <w:rPr>
          <w:noProof/>
        </w:rPr>
        <w:t>Abb. 2.1</w:t>
      </w:r>
      <w:r w:rsidR="00AE4FC4">
        <w:rPr>
          <w:rFonts w:asciiTheme="minorHAnsi" w:eastAsiaTheme="minorEastAsia" w:hAnsiTheme="minorHAnsi" w:cstheme="minorBidi"/>
          <w:noProof/>
          <w:szCs w:val="24"/>
          <w:lang w:eastAsia="ja-JP"/>
        </w:rPr>
        <w:tab/>
      </w:r>
      <w:r w:rsidR="00AE4FC4" w:rsidRPr="00E4741D">
        <w:rPr>
          <w:noProof/>
        </w:rPr>
        <w:t>QR Code für den Titel dieser Arbeit</w:t>
      </w:r>
      <w:r w:rsidR="00AE4FC4">
        <w:rPr>
          <w:noProof/>
        </w:rPr>
        <w:tab/>
      </w:r>
      <w:r w:rsidR="00AE4FC4">
        <w:rPr>
          <w:noProof/>
        </w:rPr>
        <w:fldChar w:fldCharType="begin"/>
      </w:r>
      <w:r w:rsidR="00AE4FC4">
        <w:rPr>
          <w:noProof/>
        </w:rPr>
        <w:instrText xml:space="preserve"> PAGEREF _Toc282764500 \h </w:instrText>
      </w:r>
      <w:r w:rsidR="00AE4FC4">
        <w:rPr>
          <w:noProof/>
        </w:rPr>
      </w:r>
      <w:r w:rsidR="00AE4FC4">
        <w:rPr>
          <w:noProof/>
        </w:rPr>
        <w:fldChar w:fldCharType="separate"/>
      </w:r>
      <w:r w:rsidR="000D70D4">
        <w:rPr>
          <w:noProof/>
        </w:rPr>
        <w:t>6</w:t>
      </w:r>
      <w:r w:rsidR="00AE4FC4">
        <w:rPr>
          <w:noProof/>
        </w:rPr>
        <w:fldChar w:fldCharType="end"/>
      </w:r>
    </w:p>
    <w:p w14:paraId="4D1EEE90"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E4741D">
        <w:rPr>
          <w:noProof/>
        </w:rPr>
        <w:t>Foursquare auf iOS 8.1.1</w:t>
      </w:r>
      <w:r>
        <w:rPr>
          <w:noProof/>
        </w:rPr>
        <w:tab/>
      </w:r>
      <w:r>
        <w:rPr>
          <w:noProof/>
        </w:rPr>
        <w:fldChar w:fldCharType="begin"/>
      </w:r>
      <w:r>
        <w:rPr>
          <w:noProof/>
        </w:rPr>
        <w:instrText xml:space="preserve"> PAGEREF _Toc282764501 \h </w:instrText>
      </w:r>
      <w:r>
        <w:rPr>
          <w:noProof/>
        </w:rPr>
      </w:r>
      <w:r>
        <w:rPr>
          <w:noProof/>
        </w:rPr>
        <w:fldChar w:fldCharType="separate"/>
      </w:r>
      <w:r w:rsidR="000D70D4">
        <w:rPr>
          <w:noProof/>
        </w:rPr>
        <w:t>7</w:t>
      </w:r>
      <w:r>
        <w:rPr>
          <w:noProof/>
        </w:rPr>
        <w:fldChar w:fldCharType="end"/>
      </w:r>
    </w:p>
    <w:p w14:paraId="36B2F7B5"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E4741D">
        <w:rPr>
          <w:noProof/>
        </w:rPr>
        <w:t>Beschriftete Google Glass</w:t>
      </w:r>
      <w:r>
        <w:rPr>
          <w:noProof/>
        </w:rPr>
        <w:tab/>
      </w:r>
      <w:r>
        <w:rPr>
          <w:noProof/>
        </w:rPr>
        <w:fldChar w:fldCharType="begin"/>
      </w:r>
      <w:r>
        <w:rPr>
          <w:noProof/>
        </w:rPr>
        <w:instrText xml:space="preserve"> PAGEREF _Toc282764502 \h </w:instrText>
      </w:r>
      <w:r>
        <w:rPr>
          <w:noProof/>
        </w:rPr>
      </w:r>
      <w:r>
        <w:rPr>
          <w:noProof/>
        </w:rPr>
        <w:fldChar w:fldCharType="separate"/>
      </w:r>
      <w:r w:rsidR="000D70D4">
        <w:rPr>
          <w:noProof/>
        </w:rPr>
        <w:t>10</w:t>
      </w:r>
      <w:r>
        <w:rPr>
          <w:noProof/>
        </w:rPr>
        <w:fldChar w:fldCharType="end"/>
      </w:r>
    </w:p>
    <w:p w14:paraId="0AD5BC17"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E4741D">
        <w:rPr>
          <w:noProof/>
        </w:rPr>
        <w:t>Darstellung der Funktionsweise der kontextsensitiven Applikation</w:t>
      </w:r>
      <w:r>
        <w:rPr>
          <w:noProof/>
        </w:rPr>
        <w:tab/>
      </w:r>
      <w:r>
        <w:rPr>
          <w:noProof/>
        </w:rPr>
        <w:fldChar w:fldCharType="begin"/>
      </w:r>
      <w:r>
        <w:rPr>
          <w:noProof/>
        </w:rPr>
        <w:instrText xml:space="preserve"> PAGEREF _Toc282764503 \h </w:instrText>
      </w:r>
      <w:r>
        <w:rPr>
          <w:noProof/>
        </w:rPr>
      </w:r>
      <w:r>
        <w:rPr>
          <w:noProof/>
        </w:rPr>
        <w:fldChar w:fldCharType="separate"/>
      </w:r>
      <w:r w:rsidR="000D70D4">
        <w:rPr>
          <w:noProof/>
        </w:rPr>
        <w:t>13</w:t>
      </w:r>
      <w:r>
        <w:rPr>
          <w:noProof/>
        </w:rPr>
        <w:fldChar w:fldCharType="end"/>
      </w:r>
    </w:p>
    <w:p w14:paraId="449D6FF5"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E4741D">
        <w:rPr>
          <w:noProof/>
        </w:rPr>
        <w:t>SURF-Keypointerkennung auf einem Logo</w:t>
      </w:r>
      <w:r>
        <w:rPr>
          <w:noProof/>
        </w:rPr>
        <w:tab/>
      </w:r>
      <w:r>
        <w:rPr>
          <w:noProof/>
        </w:rPr>
        <w:fldChar w:fldCharType="begin"/>
      </w:r>
      <w:r>
        <w:rPr>
          <w:noProof/>
        </w:rPr>
        <w:instrText xml:space="preserve"> PAGEREF _Toc282764504 \h </w:instrText>
      </w:r>
      <w:r>
        <w:rPr>
          <w:noProof/>
        </w:rPr>
      </w:r>
      <w:r>
        <w:rPr>
          <w:noProof/>
        </w:rPr>
        <w:fldChar w:fldCharType="separate"/>
      </w:r>
      <w:r w:rsidR="000D70D4">
        <w:rPr>
          <w:noProof/>
        </w:rPr>
        <w:t>16</w:t>
      </w:r>
      <w:r>
        <w:rPr>
          <w:noProof/>
        </w:rPr>
        <w:fldChar w:fldCharType="end"/>
      </w:r>
    </w:p>
    <w:p w14:paraId="66DCED48"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E4741D">
        <w:rPr>
          <w:noProof/>
        </w:rPr>
        <w:t>SURF-Keypointerkennung auf einem Foto</w:t>
      </w:r>
      <w:r>
        <w:rPr>
          <w:noProof/>
        </w:rPr>
        <w:tab/>
      </w:r>
      <w:r>
        <w:rPr>
          <w:noProof/>
        </w:rPr>
        <w:fldChar w:fldCharType="begin"/>
      </w:r>
      <w:r>
        <w:rPr>
          <w:noProof/>
        </w:rPr>
        <w:instrText xml:space="preserve"> PAGEREF _Toc282764505 \h </w:instrText>
      </w:r>
      <w:r>
        <w:rPr>
          <w:noProof/>
        </w:rPr>
      </w:r>
      <w:r>
        <w:rPr>
          <w:noProof/>
        </w:rPr>
        <w:fldChar w:fldCharType="separate"/>
      </w:r>
      <w:r w:rsidR="000D70D4">
        <w:rPr>
          <w:noProof/>
        </w:rPr>
        <w:t>17</w:t>
      </w:r>
      <w:r>
        <w:rPr>
          <w:noProof/>
        </w:rPr>
        <w:fldChar w:fldCharType="end"/>
      </w:r>
    </w:p>
    <w:p w14:paraId="4487D6D8"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E4741D">
        <w:rPr>
          <w:noProof/>
        </w:rPr>
        <w:t>Neares Neighbor Matching der beiden Bilder</w:t>
      </w:r>
      <w:r>
        <w:rPr>
          <w:noProof/>
        </w:rPr>
        <w:tab/>
      </w:r>
      <w:r>
        <w:rPr>
          <w:noProof/>
        </w:rPr>
        <w:fldChar w:fldCharType="begin"/>
      </w:r>
      <w:r>
        <w:rPr>
          <w:noProof/>
        </w:rPr>
        <w:instrText xml:space="preserve"> PAGEREF _Toc282764506 \h </w:instrText>
      </w:r>
      <w:r>
        <w:rPr>
          <w:noProof/>
        </w:rPr>
      </w:r>
      <w:r>
        <w:rPr>
          <w:noProof/>
        </w:rPr>
        <w:fldChar w:fldCharType="separate"/>
      </w:r>
      <w:r w:rsidR="000D70D4">
        <w:rPr>
          <w:noProof/>
        </w:rPr>
        <w:t>18</w:t>
      </w:r>
      <w:r>
        <w:rPr>
          <w:noProof/>
        </w:rPr>
        <w:fldChar w:fldCharType="end"/>
      </w:r>
    </w:p>
    <w:p w14:paraId="2A4A07B1"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E4741D">
        <w:rPr>
          <w:noProof/>
        </w:rPr>
        <w:t>Filterung des Matchings</w:t>
      </w:r>
      <w:r>
        <w:rPr>
          <w:noProof/>
        </w:rPr>
        <w:tab/>
      </w:r>
      <w:r>
        <w:rPr>
          <w:noProof/>
        </w:rPr>
        <w:fldChar w:fldCharType="begin"/>
      </w:r>
      <w:r>
        <w:rPr>
          <w:noProof/>
        </w:rPr>
        <w:instrText xml:space="preserve"> PAGEREF _Toc282764507 \h </w:instrText>
      </w:r>
      <w:r>
        <w:rPr>
          <w:noProof/>
        </w:rPr>
      </w:r>
      <w:r>
        <w:rPr>
          <w:noProof/>
        </w:rPr>
        <w:fldChar w:fldCharType="separate"/>
      </w:r>
      <w:r w:rsidR="000D70D4">
        <w:rPr>
          <w:noProof/>
        </w:rPr>
        <w:t>18</w:t>
      </w:r>
      <w:r>
        <w:rPr>
          <w:noProof/>
        </w:rPr>
        <w:fldChar w:fldCharType="end"/>
      </w:r>
    </w:p>
    <w:p w14:paraId="7515E85D"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E4741D">
        <w:rPr>
          <w:noProof/>
        </w:rPr>
        <w:t>UML-Darstellung des Glass Clients</w:t>
      </w:r>
      <w:r>
        <w:rPr>
          <w:noProof/>
        </w:rPr>
        <w:tab/>
      </w:r>
      <w:r>
        <w:rPr>
          <w:noProof/>
        </w:rPr>
        <w:fldChar w:fldCharType="begin"/>
      </w:r>
      <w:r>
        <w:rPr>
          <w:noProof/>
        </w:rPr>
        <w:instrText xml:space="preserve"> PAGEREF _Toc282764508 \h </w:instrText>
      </w:r>
      <w:r>
        <w:rPr>
          <w:noProof/>
        </w:rPr>
      </w:r>
      <w:r>
        <w:rPr>
          <w:noProof/>
        </w:rPr>
        <w:fldChar w:fldCharType="separate"/>
      </w:r>
      <w:r w:rsidR="000D70D4">
        <w:rPr>
          <w:noProof/>
        </w:rPr>
        <w:t>22</w:t>
      </w:r>
      <w:r>
        <w:rPr>
          <w:noProof/>
        </w:rPr>
        <w:fldChar w:fldCharType="end"/>
      </w:r>
    </w:p>
    <w:p w14:paraId="64803A88"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E4741D">
        <w:rPr>
          <w:noProof/>
        </w:rPr>
        <w:t>UML-Darstellung des OCV Servers</w:t>
      </w:r>
      <w:r>
        <w:rPr>
          <w:noProof/>
        </w:rPr>
        <w:tab/>
      </w:r>
      <w:r>
        <w:rPr>
          <w:noProof/>
        </w:rPr>
        <w:fldChar w:fldCharType="begin"/>
      </w:r>
      <w:r>
        <w:rPr>
          <w:noProof/>
        </w:rPr>
        <w:instrText xml:space="preserve"> PAGEREF _Toc282764509 \h </w:instrText>
      </w:r>
      <w:r>
        <w:rPr>
          <w:noProof/>
        </w:rPr>
      </w:r>
      <w:r>
        <w:rPr>
          <w:noProof/>
        </w:rPr>
        <w:fldChar w:fldCharType="separate"/>
      </w:r>
      <w:r w:rsidR="000D70D4">
        <w:rPr>
          <w:noProof/>
        </w:rPr>
        <w:t>25</w:t>
      </w:r>
      <w:r>
        <w:rPr>
          <w:noProof/>
        </w:rPr>
        <w:fldChar w:fldCharType="end"/>
      </w:r>
    </w:p>
    <w:p w14:paraId="26527243"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E4741D">
        <w:rPr>
          <w:noProof/>
        </w:rPr>
        <w:t>Ein Bild mit hoher Fehleranfälligkeit</w:t>
      </w:r>
      <w:r>
        <w:rPr>
          <w:noProof/>
        </w:rPr>
        <w:tab/>
      </w:r>
      <w:r>
        <w:rPr>
          <w:noProof/>
        </w:rPr>
        <w:fldChar w:fldCharType="begin"/>
      </w:r>
      <w:r>
        <w:rPr>
          <w:noProof/>
        </w:rPr>
        <w:instrText xml:space="preserve"> PAGEREF _Toc282764510 \h </w:instrText>
      </w:r>
      <w:r>
        <w:rPr>
          <w:noProof/>
        </w:rPr>
      </w:r>
      <w:r>
        <w:rPr>
          <w:noProof/>
        </w:rPr>
        <w:fldChar w:fldCharType="separate"/>
      </w:r>
      <w:r w:rsidR="000D70D4">
        <w:rPr>
          <w:noProof/>
        </w:rPr>
        <w:t>30</w:t>
      </w:r>
      <w:r>
        <w:rPr>
          <w:noProof/>
        </w:rPr>
        <w:fldChar w:fldCharType="end"/>
      </w:r>
    </w:p>
    <w:p w14:paraId="43F63BAC"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E4741D">
        <w:rPr>
          <w:noProof/>
        </w:rPr>
        <w:t>Die Bilder der auf dem Server hinterlegten Objekte</w:t>
      </w:r>
      <w:r>
        <w:rPr>
          <w:noProof/>
        </w:rPr>
        <w:tab/>
      </w:r>
      <w:r>
        <w:rPr>
          <w:noProof/>
        </w:rPr>
        <w:fldChar w:fldCharType="begin"/>
      </w:r>
      <w:r>
        <w:rPr>
          <w:noProof/>
        </w:rPr>
        <w:instrText xml:space="preserve"> PAGEREF _Toc282764511 \h </w:instrText>
      </w:r>
      <w:r>
        <w:rPr>
          <w:noProof/>
        </w:rPr>
      </w:r>
      <w:r>
        <w:rPr>
          <w:noProof/>
        </w:rPr>
        <w:fldChar w:fldCharType="separate"/>
      </w:r>
      <w:r w:rsidR="000D70D4">
        <w:rPr>
          <w:noProof/>
        </w:rPr>
        <w:t>32</w:t>
      </w:r>
      <w:r>
        <w:rPr>
          <w:noProof/>
        </w:rPr>
        <w:fldChar w:fldCharType="end"/>
      </w:r>
    </w:p>
    <w:p w14:paraId="585C0C53"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E4741D">
        <w:rPr>
          <w:noProof/>
        </w:rPr>
        <w:t>Der Startbildschirm der Google Glass</w:t>
      </w:r>
      <w:r>
        <w:rPr>
          <w:noProof/>
        </w:rPr>
        <w:tab/>
      </w:r>
      <w:r>
        <w:rPr>
          <w:noProof/>
        </w:rPr>
        <w:fldChar w:fldCharType="begin"/>
      </w:r>
      <w:r>
        <w:rPr>
          <w:noProof/>
        </w:rPr>
        <w:instrText xml:space="preserve"> PAGEREF _Toc282764512 \h </w:instrText>
      </w:r>
      <w:r>
        <w:rPr>
          <w:noProof/>
        </w:rPr>
      </w:r>
      <w:r>
        <w:rPr>
          <w:noProof/>
        </w:rPr>
        <w:fldChar w:fldCharType="separate"/>
      </w:r>
      <w:r w:rsidR="000D70D4">
        <w:rPr>
          <w:noProof/>
        </w:rPr>
        <w:t>33</w:t>
      </w:r>
      <w:r>
        <w:rPr>
          <w:noProof/>
        </w:rPr>
        <w:fldChar w:fldCharType="end"/>
      </w:r>
    </w:p>
    <w:p w14:paraId="5E51B9FF"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E4741D">
        <w:rPr>
          <w:noProof/>
        </w:rPr>
        <w:t>Die beiden Startmöglichkeiten der Applikation</w:t>
      </w:r>
      <w:r>
        <w:rPr>
          <w:noProof/>
        </w:rPr>
        <w:tab/>
      </w:r>
      <w:r>
        <w:rPr>
          <w:noProof/>
        </w:rPr>
        <w:fldChar w:fldCharType="begin"/>
      </w:r>
      <w:r>
        <w:rPr>
          <w:noProof/>
        </w:rPr>
        <w:instrText xml:space="preserve"> PAGEREF _Toc282764513 \h </w:instrText>
      </w:r>
      <w:r>
        <w:rPr>
          <w:noProof/>
        </w:rPr>
      </w:r>
      <w:r>
        <w:rPr>
          <w:noProof/>
        </w:rPr>
        <w:fldChar w:fldCharType="separate"/>
      </w:r>
      <w:r w:rsidR="000D70D4">
        <w:rPr>
          <w:noProof/>
        </w:rPr>
        <w:t>34</w:t>
      </w:r>
      <w:r>
        <w:rPr>
          <w:noProof/>
        </w:rPr>
        <w:fldChar w:fldCharType="end"/>
      </w:r>
    </w:p>
    <w:p w14:paraId="0059506B"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E4741D">
        <w:rPr>
          <w:noProof/>
        </w:rPr>
        <w:t>Der Standardbildschirm der Applikation</w:t>
      </w:r>
      <w:r>
        <w:rPr>
          <w:noProof/>
        </w:rPr>
        <w:tab/>
      </w:r>
      <w:r>
        <w:rPr>
          <w:noProof/>
        </w:rPr>
        <w:fldChar w:fldCharType="begin"/>
      </w:r>
      <w:r>
        <w:rPr>
          <w:noProof/>
        </w:rPr>
        <w:instrText xml:space="preserve"> PAGEREF _Toc282764514 \h </w:instrText>
      </w:r>
      <w:r>
        <w:rPr>
          <w:noProof/>
        </w:rPr>
      </w:r>
      <w:r>
        <w:rPr>
          <w:noProof/>
        </w:rPr>
        <w:fldChar w:fldCharType="separate"/>
      </w:r>
      <w:r w:rsidR="000D70D4">
        <w:rPr>
          <w:noProof/>
        </w:rPr>
        <w:t>34</w:t>
      </w:r>
      <w:r>
        <w:rPr>
          <w:noProof/>
        </w:rPr>
        <w:fldChar w:fldCharType="end"/>
      </w:r>
    </w:p>
    <w:p w14:paraId="7D6ED81B"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E4741D">
        <w:rPr>
          <w:noProof/>
        </w:rPr>
        <w:t>Bestätigung des Fotografierbefehls</w:t>
      </w:r>
      <w:r>
        <w:rPr>
          <w:noProof/>
        </w:rPr>
        <w:tab/>
      </w:r>
      <w:r>
        <w:rPr>
          <w:noProof/>
        </w:rPr>
        <w:fldChar w:fldCharType="begin"/>
      </w:r>
      <w:r>
        <w:rPr>
          <w:noProof/>
        </w:rPr>
        <w:instrText xml:space="preserve"> PAGEREF _Toc282764515 \h </w:instrText>
      </w:r>
      <w:r>
        <w:rPr>
          <w:noProof/>
        </w:rPr>
      </w:r>
      <w:r>
        <w:rPr>
          <w:noProof/>
        </w:rPr>
        <w:fldChar w:fldCharType="separate"/>
      </w:r>
      <w:r w:rsidR="000D70D4">
        <w:rPr>
          <w:noProof/>
        </w:rPr>
        <w:t>35</w:t>
      </w:r>
      <w:r>
        <w:rPr>
          <w:noProof/>
        </w:rPr>
        <w:fldChar w:fldCharType="end"/>
      </w:r>
    </w:p>
    <w:p w14:paraId="20658FB4"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E4741D">
        <w:rPr>
          <w:noProof/>
        </w:rPr>
        <w:t>Vorschaubild mit Akzeptanzanfrage</w:t>
      </w:r>
      <w:r>
        <w:rPr>
          <w:noProof/>
        </w:rPr>
        <w:tab/>
      </w:r>
      <w:r>
        <w:rPr>
          <w:noProof/>
        </w:rPr>
        <w:fldChar w:fldCharType="begin"/>
      </w:r>
      <w:r>
        <w:rPr>
          <w:noProof/>
        </w:rPr>
        <w:instrText xml:space="preserve"> PAGEREF _Toc282764516 \h </w:instrText>
      </w:r>
      <w:r>
        <w:rPr>
          <w:noProof/>
        </w:rPr>
      </w:r>
      <w:r>
        <w:rPr>
          <w:noProof/>
        </w:rPr>
        <w:fldChar w:fldCharType="separate"/>
      </w:r>
      <w:r w:rsidR="000D70D4">
        <w:rPr>
          <w:noProof/>
        </w:rPr>
        <w:t>35</w:t>
      </w:r>
      <w:r>
        <w:rPr>
          <w:noProof/>
        </w:rPr>
        <w:fldChar w:fldCharType="end"/>
      </w:r>
    </w:p>
    <w:p w14:paraId="7346B30C"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E4741D">
        <w:rPr>
          <w:noProof/>
        </w:rPr>
        <w:t>Die beiden Ladebildschirme der Applikation</w:t>
      </w:r>
      <w:r>
        <w:rPr>
          <w:noProof/>
        </w:rPr>
        <w:tab/>
      </w:r>
      <w:r>
        <w:rPr>
          <w:noProof/>
        </w:rPr>
        <w:fldChar w:fldCharType="begin"/>
      </w:r>
      <w:r>
        <w:rPr>
          <w:noProof/>
        </w:rPr>
        <w:instrText xml:space="preserve"> PAGEREF _Toc282764517 \h </w:instrText>
      </w:r>
      <w:r>
        <w:rPr>
          <w:noProof/>
        </w:rPr>
      </w:r>
      <w:r>
        <w:rPr>
          <w:noProof/>
        </w:rPr>
        <w:fldChar w:fldCharType="separate"/>
      </w:r>
      <w:r w:rsidR="000D70D4">
        <w:rPr>
          <w:noProof/>
        </w:rPr>
        <w:t>36</w:t>
      </w:r>
      <w:r>
        <w:rPr>
          <w:noProof/>
        </w:rPr>
        <w:fldChar w:fldCharType="end"/>
      </w:r>
    </w:p>
    <w:p w14:paraId="7A4FB836"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E4741D">
        <w:rPr>
          <w:noProof/>
        </w:rPr>
        <w:t>Das Ergebnis der Anfrage</w:t>
      </w:r>
      <w:r>
        <w:rPr>
          <w:noProof/>
        </w:rPr>
        <w:tab/>
      </w:r>
      <w:r>
        <w:rPr>
          <w:noProof/>
        </w:rPr>
        <w:fldChar w:fldCharType="begin"/>
      </w:r>
      <w:r>
        <w:rPr>
          <w:noProof/>
        </w:rPr>
        <w:instrText xml:space="preserve"> PAGEREF _Toc282764518 \h </w:instrText>
      </w:r>
      <w:r>
        <w:rPr>
          <w:noProof/>
        </w:rPr>
      </w:r>
      <w:r>
        <w:rPr>
          <w:noProof/>
        </w:rPr>
        <w:fldChar w:fldCharType="separate"/>
      </w:r>
      <w:r w:rsidR="000D70D4">
        <w:rPr>
          <w:noProof/>
        </w:rPr>
        <w:t>37</w:t>
      </w:r>
      <w:r>
        <w:rPr>
          <w:noProof/>
        </w:rPr>
        <w:fldChar w:fldCharType="end"/>
      </w:r>
    </w:p>
    <w:p w14:paraId="5F5ADC56" w14:textId="77777777" w:rsidR="00AE4FC4" w:rsidRDefault="00AE4FC4">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E4741D">
        <w:rPr>
          <w:noProof/>
        </w:rPr>
        <w:t>Das negative Ergebnis einer anderen Anfrage</w:t>
      </w:r>
      <w:r>
        <w:rPr>
          <w:noProof/>
        </w:rPr>
        <w:tab/>
      </w:r>
      <w:r>
        <w:rPr>
          <w:noProof/>
        </w:rPr>
        <w:fldChar w:fldCharType="begin"/>
      </w:r>
      <w:r>
        <w:rPr>
          <w:noProof/>
        </w:rPr>
        <w:instrText xml:space="preserve"> PAGEREF _Toc282764519 \h </w:instrText>
      </w:r>
      <w:r>
        <w:rPr>
          <w:noProof/>
        </w:rPr>
      </w:r>
      <w:r>
        <w:rPr>
          <w:noProof/>
        </w:rPr>
        <w:fldChar w:fldCharType="separate"/>
      </w:r>
      <w:r w:rsidR="000D70D4">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2"/>
    </w:p>
    <w:p w14:paraId="2D62778F" w14:textId="77777777" w:rsidR="00C63EB3" w:rsidRPr="003C7E2E" w:rsidRDefault="00C63EB3" w:rsidP="00C63EB3">
      <w:pPr>
        <w:pStyle w:val="berschrift1"/>
        <w:numPr>
          <w:ilvl w:val="0"/>
          <w:numId w:val="0"/>
        </w:numPr>
      </w:pPr>
      <w:bookmarkStart w:id="3" w:name="_Toc282764468"/>
      <w:r w:rsidRPr="003C7E2E">
        <w:lastRenderedPageBreak/>
        <w:t>Tabellenverzeichnis</w:t>
      </w:r>
      <w:bookmarkEnd w:id="3"/>
    </w:p>
    <w:p w14:paraId="59DDA89C" w14:textId="77777777" w:rsidR="00AE4FC4"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AE4FC4">
        <w:rPr>
          <w:noProof/>
        </w:rPr>
        <w:t>Tabelle 2.1</w:t>
      </w:r>
      <w:r w:rsidR="00AE4FC4">
        <w:rPr>
          <w:rFonts w:asciiTheme="minorHAnsi" w:eastAsiaTheme="minorEastAsia" w:hAnsiTheme="minorHAnsi" w:cstheme="minorBidi"/>
          <w:noProof/>
          <w:szCs w:val="24"/>
          <w:lang w:eastAsia="ja-JP"/>
        </w:rPr>
        <w:tab/>
      </w:r>
      <w:r w:rsidR="00AE4FC4" w:rsidRPr="002A6B40">
        <w:rPr>
          <w:noProof/>
        </w:rPr>
        <w:t>Häufig genutzte physische Sensoren</w:t>
      </w:r>
      <w:r w:rsidR="00AE4FC4">
        <w:rPr>
          <w:noProof/>
        </w:rPr>
        <w:tab/>
      </w:r>
      <w:r w:rsidR="00AE4FC4">
        <w:rPr>
          <w:noProof/>
        </w:rPr>
        <w:fldChar w:fldCharType="begin"/>
      </w:r>
      <w:r w:rsidR="00AE4FC4">
        <w:rPr>
          <w:noProof/>
        </w:rPr>
        <w:instrText xml:space="preserve"> PAGEREF _Toc282764520 \h </w:instrText>
      </w:r>
      <w:r w:rsidR="00AE4FC4">
        <w:rPr>
          <w:noProof/>
        </w:rPr>
      </w:r>
      <w:r w:rsidR="00AE4FC4">
        <w:rPr>
          <w:noProof/>
        </w:rPr>
        <w:fldChar w:fldCharType="separate"/>
      </w:r>
      <w:r w:rsidR="000D70D4">
        <w:rPr>
          <w:noProof/>
        </w:rPr>
        <w:t>4</w:t>
      </w:r>
      <w:r w:rsidR="00AE4FC4">
        <w:rPr>
          <w:noProof/>
        </w:rPr>
        <w:fldChar w:fldCharType="end"/>
      </w:r>
    </w:p>
    <w:p w14:paraId="279A3C38" w14:textId="77777777" w:rsidR="00AE4FC4" w:rsidRDefault="00AE4FC4">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2A6B40">
        <w:rPr>
          <w:noProof/>
        </w:rPr>
        <w:t>Übersicht der genutzten Komponenten</w:t>
      </w:r>
      <w:r>
        <w:rPr>
          <w:noProof/>
        </w:rPr>
        <w:tab/>
      </w:r>
      <w:r>
        <w:rPr>
          <w:noProof/>
        </w:rPr>
        <w:fldChar w:fldCharType="begin"/>
      </w:r>
      <w:r>
        <w:rPr>
          <w:noProof/>
        </w:rPr>
        <w:instrText xml:space="preserve"> PAGEREF _Toc282764521 \h </w:instrText>
      </w:r>
      <w:r>
        <w:rPr>
          <w:noProof/>
        </w:rPr>
      </w:r>
      <w:r>
        <w:rPr>
          <w:noProof/>
        </w:rPr>
        <w:fldChar w:fldCharType="separate"/>
      </w:r>
      <w:r w:rsidR="000D70D4">
        <w:rPr>
          <w:noProof/>
        </w:rPr>
        <w:t>20</w:t>
      </w:r>
      <w:r>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4" w:name="_Toc282764469"/>
      <w:r w:rsidR="00C63EB3">
        <w:t>Code</w:t>
      </w:r>
      <w:r w:rsidR="00C63EB3" w:rsidRPr="003C7E2E">
        <w:t>verzeichnis</w:t>
      </w:r>
      <w:bookmarkEnd w:id="4"/>
    </w:p>
    <w:p w14:paraId="5828E212" w14:textId="77777777" w:rsidR="00AE4FC4"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AE4FC4">
        <w:rPr>
          <w:noProof/>
        </w:rPr>
        <w:t>Code 5.1</w:t>
      </w:r>
      <w:r w:rsidR="00AE4FC4">
        <w:rPr>
          <w:rFonts w:asciiTheme="minorHAnsi" w:eastAsiaTheme="minorEastAsia" w:hAnsiTheme="minorHAnsi" w:cstheme="minorBidi"/>
          <w:noProof/>
          <w:szCs w:val="24"/>
          <w:lang w:eastAsia="ja-JP"/>
        </w:rPr>
        <w:tab/>
      </w:r>
      <w:r w:rsidR="00AE4FC4" w:rsidRPr="00153320">
        <w:rPr>
          <w:noProof/>
        </w:rPr>
        <w:t>Asynchroner Uploadprozess</w:t>
      </w:r>
      <w:r w:rsidR="00AE4FC4">
        <w:rPr>
          <w:noProof/>
        </w:rPr>
        <w:tab/>
      </w:r>
      <w:r w:rsidR="00AE4FC4">
        <w:rPr>
          <w:noProof/>
        </w:rPr>
        <w:fldChar w:fldCharType="begin"/>
      </w:r>
      <w:r w:rsidR="00AE4FC4">
        <w:rPr>
          <w:noProof/>
        </w:rPr>
        <w:instrText xml:space="preserve"> PAGEREF _Toc282764522 \h </w:instrText>
      </w:r>
      <w:r w:rsidR="00AE4FC4">
        <w:rPr>
          <w:noProof/>
        </w:rPr>
      </w:r>
      <w:r w:rsidR="00AE4FC4">
        <w:rPr>
          <w:noProof/>
        </w:rPr>
        <w:fldChar w:fldCharType="separate"/>
      </w:r>
      <w:r w:rsidR="000D70D4">
        <w:rPr>
          <w:noProof/>
        </w:rPr>
        <w:t>23</w:t>
      </w:r>
      <w:r w:rsidR="00AE4FC4">
        <w:rPr>
          <w:noProof/>
        </w:rPr>
        <w:fldChar w:fldCharType="end"/>
      </w:r>
    </w:p>
    <w:p w14:paraId="3375B836"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153320">
        <w:rPr>
          <w:noProof/>
        </w:rPr>
        <w:t>Erstellung der Anfrage und Auswertung der Antwort</w:t>
      </w:r>
      <w:r>
        <w:rPr>
          <w:noProof/>
        </w:rPr>
        <w:tab/>
      </w:r>
      <w:r>
        <w:rPr>
          <w:noProof/>
        </w:rPr>
        <w:fldChar w:fldCharType="begin"/>
      </w:r>
      <w:r>
        <w:rPr>
          <w:noProof/>
        </w:rPr>
        <w:instrText xml:space="preserve"> PAGEREF _Toc282764523 \h </w:instrText>
      </w:r>
      <w:r>
        <w:rPr>
          <w:noProof/>
        </w:rPr>
      </w:r>
      <w:r>
        <w:rPr>
          <w:noProof/>
        </w:rPr>
        <w:fldChar w:fldCharType="separate"/>
      </w:r>
      <w:r w:rsidR="000D70D4">
        <w:rPr>
          <w:noProof/>
        </w:rPr>
        <w:t>24</w:t>
      </w:r>
      <w:r>
        <w:rPr>
          <w:noProof/>
        </w:rPr>
        <w:fldChar w:fldCharType="end"/>
      </w:r>
    </w:p>
    <w:p w14:paraId="4628CA21"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153320">
        <w:rPr>
          <w:noProof/>
        </w:rPr>
        <w:t>Aktualisierung der Benutzeroberfläche</w:t>
      </w:r>
      <w:r>
        <w:rPr>
          <w:noProof/>
        </w:rPr>
        <w:tab/>
      </w:r>
      <w:r>
        <w:rPr>
          <w:noProof/>
        </w:rPr>
        <w:fldChar w:fldCharType="begin"/>
      </w:r>
      <w:r>
        <w:rPr>
          <w:noProof/>
        </w:rPr>
        <w:instrText xml:space="preserve"> PAGEREF _Toc282764524 \h </w:instrText>
      </w:r>
      <w:r>
        <w:rPr>
          <w:noProof/>
        </w:rPr>
      </w:r>
      <w:r>
        <w:rPr>
          <w:noProof/>
        </w:rPr>
        <w:fldChar w:fldCharType="separate"/>
      </w:r>
      <w:r w:rsidR="000D70D4">
        <w:rPr>
          <w:noProof/>
        </w:rPr>
        <w:t>24</w:t>
      </w:r>
      <w:r>
        <w:rPr>
          <w:noProof/>
        </w:rPr>
        <w:fldChar w:fldCharType="end"/>
      </w:r>
    </w:p>
    <w:p w14:paraId="25DF3E04"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153320">
        <w:rPr>
          <w:noProof/>
        </w:rPr>
        <w:t>Extrahierung des ersten Absatzes eines Wikipedia-Artikels</w:t>
      </w:r>
      <w:r>
        <w:rPr>
          <w:noProof/>
        </w:rPr>
        <w:tab/>
      </w:r>
      <w:r>
        <w:rPr>
          <w:noProof/>
        </w:rPr>
        <w:fldChar w:fldCharType="begin"/>
      </w:r>
      <w:r>
        <w:rPr>
          <w:noProof/>
        </w:rPr>
        <w:instrText xml:space="preserve"> PAGEREF _Toc282764525 \h </w:instrText>
      </w:r>
      <w:r>
        <w:rPr>
          <w:noProof/>
        </w:rPr>
      </w:r>
      <w:r>
        <w:rPr>
          <w:noProof/>
        </w:rPr>
        <w:fldChar w:fldCharType="separate"/>
      </w:r>
      <w:r w:rsidR="000D70D4">
        <w:rPr>
          <w:noProof/>
        </w:rPr>
        <w:t>26</w:t>
      </w:r>
      <w:r>
        <w:rPr>
          <w:noProof/>
        </w:rPr>
        <w:fldChar w:fldCharType="end"/>
      </w:r>
    </w:p>
    <w:p w14:paraId="005AD3C2"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153320">
        <w:rPr>
          <w:noProof/>
        </w:rPr>
        <w:t>Keypointerkennung und Deskriptorextraktion</w:t>
      </w:r>
      <w:r>
        <w:rPr>
          <w:noProof/>
        </w:rPr>
        <w:tab/>
      </w:r>
      <w:r>
        <w:rPr>
          <w:noProof/>
        </w:rPr>
        <w:fldChar w:fldCharType="begin"/>
      </w:r>
      <w:r>
        <w:rPr>
          <w:noProof/>
        </w:rPr>
        <w:instrText xml:space="preserve"> PAGEREF _Toc282764526 \h </w:instrText>
      </w:r>
      <w:r>
        <w:rPr>
          <w:noProof/>
        </w:rPr>
      </w:r>
      <w:r>
        <w:rPr>
          <w:noProof/>
        </w:rPr>
        <w:fldChar w:fldCharType="separate"/>
      </w:r>
      <w:r w:rsidR="000D70D4">
        <w:rPr>
          <w:noProof/>
        </w:rPr>
        <w:t>26</w:t>
      </w:r>
      <w:r>
        <w:rPr>
          <w:noProof/>
        </w:rPr>
        <w:fldChar w:fldCharType="end"/>
      </w:r>
    </w:p>
    <w:p w14:paraId="377A64B6"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153320">
        <w:rPr>
          <w:noProof/>
        </w:rPr>
        <w:t>Serialisierung einer Deskriptormatrix</w:t>
      </w:r>
      <w:r>
        <w:rPr>
          <w:noProof/>
        </w:rPr>
        <w:tab/>
      </w:r>
      <w:r>
        <w:rPr>
          <w:noProof/>
        </w:rPr>
        <w:fldChar w:fldCharType="begin"/>
      </w:r>
      <w:r>
        <w:rPr>
          <w:noProof/>
        </w:rPr>
        <w:instrText xml:space="preserve"> PAGEREF _Toc282764527 \h </w:instrText>
      </w:r>
      <w:r>
        <w:rPr>
          <w:noProof/>
        </w:rPr>
      </w:r>
      <w:r>
        <w:rPr>
          <w:noProof/>
        </w:rPr>
        <w:fldChar w:fldCharType="separate"/>
      </w:r>
      <w:r w:rsidR="000D70D4">
        <w:rPr>
          <w:noProof/>
        </w:rPr>
        <w:t>27</w:t>
      </w:r>
      <w:r>
        <w:rPr>
          <w:noProof/>
        </w:rPr>
        <w:fldChar w:fldCharType="end"/>
      </w:r>
    </w:p>
    <w:p w14:paraId="6D766C8A"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153320">
        <w:rPr>
          <w:noProof/>
        </w:rPr>
        <w:t>Beispiel eines abgespeicherten Objekts</w:t>
      </w:r>
      <w:r>
        <w:rPr>
          <w:noProof/>
        </w:rPr>
        <w:tab/>
      </w:r>
      <w:r>
        <w:rPr>
          <w:noProof/>
        </w:rPr>
        <w:fldChar w:fldCharType="begin"/>
      </w:r>
      <w:r>
        <w:rPr>
          <w:noProof/>
        </w:rPr>
        <w:instrText xml:space="preserve"> PAGEREF _Toc282764528 \h </w:instrText>
      </w:r>
      <w:r>
        <w:rPr>
          <w:noProof/>
        </w:rPr>
      </w:r>
      <w:r>
        <w:rPr>
          <w:noProof/>
        </w:rPr>
        <w:fldChar w:fldCharType="separate"/>
      </w:r>
      <w:r w:rsidR="000D70D4">
        <w:rPr>
          <w:noProof/>
        </w:rPr>
        <w:t>27</w:t>
      </w:r>
      <w:r>
        <w:rPr>
          <w:noProof/>
        </w:rPr>
        <w:fldChar w:fldCharType="end"/>
      </w:r>
    </w:p>
    <w:p w14:paraId="732ECADD"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153320">
        <w:rPr>
          <w:noProof/>
        </w:rPr>
        <w:t>Matching der Deskriptoren und Filtern der Matches</w:t>
      </w:r>
      <w:r>
        <w:rPr>
          <w:noProof/>
        </w:rPr>
        <w:tab/>
      </w:r>
      <w:r>
        <w:rPr>
          <w:noProof/>
        </w:rPr>
        <w:fldChar w:fldCharType="begin"/>
      </w:r>
      <w:r>
        <w:rPr>
          <w:noProof/>
        </w:rPr>
        <w:instrText xml:space="preserve"> PAGEREF _Toc282764529 \h </w:instrText>
      </w:r>
      <w:r>
        <w:rPr>
          <w:noProof/>
        </w:rPr>
      </w:r>
      <w:r>
        <w:rPr>
          <w:noProof/>
        </w:rPr>
        <w:fldChar w:fldCharType="separate"/>
      </w:r>
      <w:r w:rsidR="000D70D4">
        <w:rPr>
          <w:noProof/>
        </w:rPr>
        <w:t>28</w:t>
      </w:r>
      <w:r>
        <w:rPr>
          <w:noProof/>
        </w:rPr>
        <w:fldChar w:fldCharType="end"/>
      </w:r>
    </w:p>
    <w:p w14:paraId="65296D4E" w14:textId="77777777" w:rsidR="00AE4FC4" w:rsidRDefault="00AE4FC4">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153320">
        <w:rPr>
          <w:noProof/>
        </w:rPr>
        <w:t>Beispiel einer Antwort des OCV Servers</w:t>
      </w:r>
      <w:r>
        <w:rPr>
          <w:noProof/>
        </w:rPr>
        <w:tab/>
      </w:r>
      <w:r>
        <w:rPr>
          <w:noProof/>
        </w:rPr>
        <w:fldChar w:fldCharType="begin"/>
      </w:r>
      <w:r>
        <w:rPr>
          <w:noProof/>
        </w:rPr>
        <w:instrText xml:space="preserve"> PAGEREF _Toc282764530 \h </w:instrText>
      </w:r>
      <w:r>
        <w:rPr>
          <w:noProof/>
        </w:rPr>
      </w:r>
      <w:r>
        <w:rPr>
          <w:noProof/>
        </w:rPr>
        <w:fldChar w:fldCharType="separate"/>
      </w:r>
      <w:r w:rsidR="000D70D4">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5" w:name="_Toc282764470"/>
      <w:r w:rsidRPr="003C7E2E">
        <w:lastRenderedPageBreak/>
        <w:t>Abkürzungsverzeichnis</w:t>
      </w:r>
      <w:bookmarkEnd w:id="5"/>
    </w:p>
    <w:p w14:paraId="11C2D6F5" w14:textId="77777777" w:rsidR="00D61489" w:rsidRDefault="00D61489" w:rsidP="00C63EB3">
      <w:pPr>
        <w:pStyle w:val="BasicText"/>
      </w:pPr>
      <w:r>
        <w:t>Abb.</w:t>
      </w:r>
      <w:r>
        <w:tab/>
      </w:r>
      <w:r>
        <w:tab/>
        <w:t>Abbildung</w:t>
      </w:r>
    </w:p>
    <w:p w14:paraId="7ABD3151" w14:textId="77777777" w:rsidR="00D61489" w:rsidRPr="00E241AE" w:rsidRDefault="00D61489" w:rsidP="00C63EB3">
      <w:pPr>
        <w:pStyle w:val="BasicText"/>
      </w:pPr>
      <w:r w:rsidRPr="00E241AE">
        <w:t>aGPS</w:t>
      </w:r>
      <w:r w:rsidRPr="00E241AE">
        <w:tab/>
      </w:r>
      <w:r w:rsidRPr="00E241AE">
        <w:tab/>
        <w:t>assisted Global Positioning System</w:t>
      </w:r>
    </w:p>
    <w:p w14:paraId="4719F918" w14:textId="77777777" w:rsidR="00D61489" w:rsidRPr="008F1A9E" w:rsidRDefault="00D61489"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A75F38C" w14:textId="77777777" w:rsidR="00D61489" w:rsidRPr="008F1A9E" w:rsidRDefault="00D61489" w:rsidP="00C63EB3">
      <w:pPr>
        <w:pStyle w:val="BasicText"/>
        <w:rPr>
          <w:lang w:val="en-US"/>
        </w:rPr>
      </w:pPr>
      <w:r w:rsidRPr="008F1A9E">
        <w:rPr>
          <w:lang w:val="en-US"/>
        </w:rPr>
        <w:t>BoF</w:t>
      </w:r>
      <w:r w:rsidRPr="008F1A9E">
        <w:rPr>
          <w:lang w:val="en-US"/>
        </w:rPr>
        <w:tab/>
      </w:r>
      <w:r w:rsidRPr="008F1A9E">
        <w:rPr>
          <w:lang w:val="en-US"/>
        </w:rPr>
        <w:tab/>
        <w:t>Bag of Features</w:t>
      </w:r>
    </w:p>
    <w:p w14:paraId="2A0D15EE" w14:textId="77777777" w:rsidR="00D61489" w:rsidRPr="008F1A9E" w:rsidRDefault="00D61489" w:rsidP="00C63EB3">
      <w:pPr>
        <w:pStyle w:val="BasicText"/>
        <w:rPr>
          <w:lang w:val="en-US"/>
        </w:rPr>
      </w:pPr>
      <w:r w:rsidRPr="008F1A9E">
        <w:rPr>
          <w:lang w:val="en-US"/>
        </w:rPr>
        <w:t>BoW</w:t>
      </w:r>
      <w:r w:rsidRPr="008F1A9E">
        <w:rPr>
          <w:lang w:val="en-US"/>
        </w:rPr>
        <w:tab/>
      </w:r>
      <w:r w:rsidRPr="008F1A9E">
        <w:rPr>
          <w:lang w:val="en-US"/>
        </w:rPr>
        <w:tab/>
        <w:t>Bag of Words</w:t>
      </w:r>
    </w:p>
    <w:p w14:paraId="530F1DA8" w14:textId="77777777" w:rsidR="00D61489" w:rsidRPr="00D907FA" w:rsidRDefault="00D61489" w:rsidP="00C63EB3">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05F199D7" w14:textId="77777777" w:rsidR="00D61489" w:rsidRPr="0001389D" w:rsidRDefault="00D61489" w:rsidP="00C63EB3">
      <w:pPr>
        <w:pStyle w:val="BasicText"/>
      </w:pPr>
      <w:r w:rsidRPr="0001389D">
        <w:t>bspw.</w:t>
      </w:r>
      <w:r w:rsidRPr="0001389D">
        <w:tab/>
      </w:r>
      <w:r w:rsidRPr="0001389D">
        <w:tab/>
      </w:r>
      <w:r>
        <w:t>b</w:t>
      </w:r>
      <w:r w:rsidRPr="0001389D">
        <w:t>eispielsweise</w:t>
      </w:r>
    </w:p>
    <w:p w14:paraId="20A77E7C" w14:textId="77777777" w:rsidR="00D61489" w:rsidRPr="0001389D" w:rsidRDefault="00D61489" w:rsidP="00C63EB3">
      <w:pPr>
        <w:pStyle w:val="BasicText"/>
      </w:pPr>
      <w:r w:rsidRPr="0001389D">
        <w:t>bzw.</w:t>
      </w:r>
      <w:r w:rsidRPr="0001389D">
        <w:tab/>
      </w:r>
      <w:r w:rsidRPr="0001389D">
        <w:tab/>
        <w:t>beziehungsweise</w:t>
      </w:r>
    </w:p>
    <w:p w14:paraId="54AC296C" w14:textId="77777777" w:rsidR="00D61489" w:rsidRPr="0001389D" w:rsidRDefault="00D61489" w:rsidP="00C63EB3">
      <w:pPr>
        <w:pStyle w:val="BasicText"/>
      </w:pPr>
      <w:r w:rsidRPr="0001389D">
        <w:t>ca.</w:t>
      </w:r>
      <w:r w:rsidRPr="0001389D">
        <w:tab/>
      </w:r>
      <w:r w:rsidRPr="0001389D">
        <w:tab/>
        <w:t>circa</w:t>
      </w:r>
    </w:p>
    <w:p w14:paraId="6BBDEDEC" w14:textId="77777777" w:rsidR="00D61489" w:rsidRPr="00E241AE" w:rsidRDefault="00D61489" w:rsidP="00C63EB3">
      <w:pPr>
        <w:pStyle w:val="BasicText"/>
        <w:rPr>
          <w:lang w:val="en-US"/>
        </w:rPr>
      </w:pPr>
      <w:r w:rsidRPr="00E241AE">
        <w:rPr>
          <w:lang w:val="en-US"/>
        </w:rPr>
        <w:t xml:space="preserve">engl. </w:t>
      </w:r>
      <w:r w:rsidRPr="00E241AE">
        <w:rPr>
          <w:lang w:val="en-US"/>
        </w:rPr>
        <w:tab/>
      </w:r>
      <w:r w:rsidRPr="00E241AE">
        <w:rPr>
          <w:lang w:val="en-US"/>
        </w:rPr>
        <w:tab/>
        <w:t>englisch</w:t>
      </w:r>
    </w:p>
    <w:p w14:paraId="705D60D5" w14:textId="77777777" w:rsidR="00D61489" w:rsidRDefault="00D61489" w:rsidP="00C63EB3">
      <w:pPr>
        <w:pStyle w:val="BasicText"/>
      </w:pPr>
      <w:r>
        <w:t>et al.</w:t>
      </w:r>
      <w:r>
        <w:tab/>
      </w:r>
      <w:r>
        <w:tab/>
        <w:t>et alii</w:t>
      </w:r>
    </w:p>
    <w:p w14:paraId="4958AD03" w14:textId="77777777" w:rsidR="00D61489" w:rsidRDefault="00D61489" w:rsidP="00C63EB3">
      <w:pPr>
        <w:pStyle w:val="BasicText"/>
      </w:pPr>
      <w:r>
        <w:t>etc.</w:t>
      </w:r>
      <w:r>
        <w:tab/>
      </w:r>
      <w:r>
        <w:tab/>
        <w:t>et cetera</w:t>
      </w:r>
    </w:p>
    <w:p w14:paraId="69F219A3" w14:textId="77777777" w:rsidR="00D61489" w:rsidRPr="00D907FA" w:rsidRDefault="00D61489" w:rsidP="00C63EB3">
      <w:pPr>
        <w:pStyle w:val="BasicText"/>
        <w:rPr>
          <w:lang w:val="en-US"/>
        </w:rPr>
      </w:pPr>
      <w:r w:rsidRPr="00D907FA">
        <w:rPr>
          <w:lang w:val="en-US"/>
        </w:rPr>
        <w:t>FREAK</w:t>
      </w:r>
      <w:r w:rsidRPr="00D907FA">
        <w:rPr>
          <w:lang w:val="en-US"/>
        </w:rPr>
        <w:tab/>
        <w:t>Fast Retina Keypoint</w:t>
      </w:r>
    </w:p>
    <w:p w14:paraId="07CE8259" w14:textId="77777777" w:rsidR="00D61489" w:rsidRPr="00D907FA" w:rsidRDefault="00D61489"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186B34AD" w14:textId="77777777" w:rsidR="00D61489" w:rsidRPr="00D907FA" w:rsidRDefault="00D61489" w:rsidP="00C63EB3">
      <w:pPr>
        <w:pStyle w:val="BasicText"/>
        <w:rPr>
          <w:lang w:val="en-US"/>
        </w:rPr>
      </w:pPr>
      <w:r w:rsidRPr="00D907FA">
        <w:rPr>
          <w:lang w:val="en-US"/>
        </w:rPr>
        <w:t>GDK</w:t>
      </w:r>
      <w:r w:rsidRPr="00D907FA">
        <w:rPr>
          <w:lang w:val="en-US"/>
        </w:rPr>
        <w:tab/>
      </w:r>
      <w:r w:rsidRPr="00D907FA">
        <w:rPr>
          <w:lang w:val="en-US"/>
        </w:rPr>
        <w:tab/>
        <w:t>Glass Development Kit</w:t>
      </w:r>
    </w:p>
    <w:p w14:paraId="63D087FE" w14:textId="77777777" w:rsidR="00D61489" w:rsidRPr="00D907FA" w:rsidRDefault="00D61489"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51FE0F7D" w14:textId="77777777" w:rsidR="00D61489" w:rsidRPr="00D907FA" w:rsidRDefault="00D61489"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1AA4FDB0" w14:textId="77777777" w:rsidR="00D61489" w:rsidRPr="00D907FA" w:rsidRDefault="00D61489" w:rsidP="00C63EB3">
      <w:pPr>
        <w:pStyle w:val="BasicText"/>
        <w:rPr>
          <w:lang w:val="en-US"/>
        </w:rPr>
      </w:pPr>
      <w:r w:rsidRPr="00D907FA">
        <w:rPr>
          <w:lang w:val="en-US"/>
        </w:rPr>
        <w:t>HUD</w:t>
      </w:r>
      <w:r w:rsidRPr="00D907FA">
        <w:rPr>
          <w:lang w:val="en-US"/>
        </w:rPr>
        <w:tab/>
      </w:r>
      <w:r w:rsidRPr="00D907FA">
        <w:rPr>
          <w:lang w:val="en-US"/>
        </w:rPr>
        <w:tab/>
        <w:t>Head-up Display</w:t>
      </w:r>
    </w:p>
    <w:p w14:paraId="46A50328" w14:textId="77777777" w:rsidR="00D61489" w:rsidRPr="00D907FA" w:rsidRDefault="00D61489"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4376F48A" w14:textId="77777777" w:rsidR="00D61489" w:rsidRPr="00D907FA" w:rsidRDefault="00D61489" w:rsidP="00C63EB3">
      <w:pPr>
        <w:pStyle w:val="BasicText"/>
        <w:rPr>
          <w:lang w:val="en-US"/>
        </w:rPr>
      </w:pPr>
      <w:r w:rsidRPr="00D907FA">
        <w:rPr>
          <w:lang w:val="en-US"/>
        </w:rPr>
        <w:t>Mhz</w:t>
      </w:r>
      <w:r w:rsidRPr="00D907FA">
        <w:rPr>
          <w:lang w:val="en-US"/>
        </w:rPr>
        <w:tab/>
      </w:r>
      <w:r w:rsidRPr="00D907FA">
        <w:rPr>
          <w:lang w:val="en-US"/>
        </w:rPr>
        <w:tab/>
        <w:t>Mega Hertz</w:t>
      </w:r>
    </w:p>
    <w:p w14:paraId="45903843" w14:textId="77777777" w:rsidR="00D61489" w:rsidRPr="00D907FA" w:rsidRDefault="00D61489"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48CB2BEB" w14:textId="77777777" w:rsidR="00D61489" w:rsidRPr="00D907FA" w:rsidRDefault="00D61489" w:rsidP="00C63EB3">
      <w:pPr>
        <w:pStyle w:val="BasicText"/>
        <w:rPr>
          <w:lang w:val="en-US"/>
        </w:rPr>
      </w:pPr>
      <w:r w:rsidRPr="00D907FA">
        <w:rPr>
          <w:lang w:val="en-US"/>
        </w:rPr>
        <w:t>OCV-Server</w:t>
      </w:r>
      <w:r w:rsidRPr="00D907FA">
        <w:rPr>
          <w:lang w:val="en-US"/>
        </w:rPr>
        <w:tab/>
        <w:t>OpenCV-Server</w:t>
      </w:r>
    </w:p>
    <w:p w14:paraId="3560BE73" w14:textId="77777777" w:rsidR="00D61489" w:rsidRPr="00D907FA" w:rsidRDefault="00D61489" w:rsidP="00C63EB3">
      <w:pPr>
        <w:pStyle w:val="BasicText"/>
        <w:rPr>
          <w:lang w:val="en-US"/>
        </w:rPr>
      </w:pPr>
      <w:r w:rsidRPr="00D907FA">
        <w:rPr>
          <w:lang w:val="en-US"/>
        </w:rPr>
        <w:lastRenderedPageBreak/>
        <w:t>OpenCV</w:t>
      </w:r>
      <w:r w:rsidRPr="00D907FA">
        <w:rPr>
          <w:lang w:val="en-US"/>
        </w:rPr>
        <w:tab/>
        <w:t>Open Computer Vision</w:t>
      </w:r>
    </w:p>
    <w:p w14:paraId="5B7700B7" w14:textId="77777777" w:rsidR="00D61489" w:rsidRPr="00D907FA" w:rsidRDefault="00D61489"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7F635C7F" w14:textId="77777777" w:rsidR="00D61489" w:rsidRPr="00D907FA" w:rsidRDefault="00D61489" w:rsidP="00C63EB3">
      <w:pPr>
        <w:pStyle w:val="BasicText"/>
        <w:rPr>
          <w:lang w:val="en-US"/>
        </w:rPr>
      </w:pPr>
      <w:r w:rsidRPr="00D907FA">
        <w:rPr>
          <w:lang w:val="en-US"/>
        </w:rPr>
        <w:t xml:space="preserve">QR </w:t>
      </w:r>
      <w:r w:rsidRPr="00D907FA">
        <w:rPr>
          <w:lang w:val="en-US"/>
        </w:rPr>
        <w:tab/>
      </w:r>
      <w:r w:rsidRPr="00D907FA">
        <w:rPr>
          <w:lang w:val="en-US"/>
        </w:rPr>
        <w:tab/>
        <w:t>Quick Response</w:t>
      </w:r>
    </w:p>
    <w:p w14:paraId="21E0632F" w14:textId="77777777" w:rsidR="00D61489" w:rsidRPr="00D907FA" w:rsidRDefault="00D61489"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849BD0B" w14:textId="77777777" w:rsidR="00D61489" w:rsidRDefault="00D61489" w:rsidP="00C63EB3">
      <w:pPr>
        <w:pStyle w:val="BasicText"/>
      </w:pPr>
      <w:r>
        <w:t>S.</w:t>
      </w:r>
      <w:r>
        <w:tab/>
      </w:r>
      <w:r>
        <w:tab/>
        <w:t>Seite</w:t>
      </w:r>
    </w:p>
    <w:p w14:paraId="7FE626F5" w14:textId="77777777" w:rsidR="00D61489" w:rsidRPr="00D907FA" w:rsidRDefault="00D61489" w:rsidP="00C63EB3">
      <w:pPr>
        <w:pStyle w:val="BasicText"/>
        <w:rPr>
          <w:lang w:val="en-US"/>
        </w:rPr>
      </w:pPr>
      <w:r w:rsidRPr="00D907FA">
        <w:rPr>
          <w:lang w:val="en-US"/>
        </w:rPr>
        <w:t>SDK</w:t>
      </w:r>
      <w:r w:rsidRPr="00D907FA">
        <w:rPr>
          <w:lang w:val="en-US"/>
        </w:rPr>
        <w:tab/>
      </w:r>
      <w:r w:rsidRPr="00D907FA">
        <w:rPr>
          <w:lang w:val="en-US"/>
        </w:rPr>
        <w:tab/>
        <w:t>Software Development Kit</w:t>
      </w:r>
    </w:p>
    <w:p w14:paraId="3B718EA6" w14:textId="77777777" w:rsidR="00D61489" w:rsidRPr="00D907FA" w:rsidRDefault="00D61489"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0E7A43B5" w14:textId="77777777" w:rsidR="00D61489" w:rsidRPr="00D907FA" w:rsidRDefault="00D61489"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03844296" w14:textId="77777777" w:rsidR="00D61489" w:rsidRPr="00D907FA" w:rsidRDefault="00D61489"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03FB2114" w14:textId="77777777" w:rsidR="00D61489" w:rsidRPr="00D907FA" w:rsidRDefault="00D61489" w:rsidP="00C63EB3">
      <w:pPr>
        <w:pStyle w:val="BasicText"/>
        <w:rPr>
          <w:lang w:val="en-US"/>
        </w:rPr>
      </w:pPr>
      <w:r w:rsidRPr="00D907FA">
        <w:rPr>
          <w:lang w:val="en-US"/>
        </w:rPr>
        <w:t>UMPC</w:t>
      </w:r>
      <w:r w:rsidRPr="00D907FA">
        <w:rPr>
          <w:lang w:val="en-US"/>
        </w:rPr>
        <w:tab/>
      </w:r>
      <w:r w:rsidRPr="00D907FA">
        <w:rPr>
          <w:lang w:val="en-US"/>
        </w:rPr>
        <w:tab/>
        <w:t>Ultra Mobile PC</w:t>
      </w:r>
    </w:p>
    <w:p w14:paraId="5430B2AA" w14:textId="77777777" w:rsidR="00D61489" w:rsidRPr="00E241AE" w:rsidRDefault="00D61489" w:rsidP="00C63EB3">
      <w:pPr>
        <w:pStyle w:val="BasicText"/>
        <w:rPr>
          <w:lang w:val="en-US"/>
        </w:rPr>
      </w:pPr>
      <w:r w:rsidRPr="00E241AE">
        <w:rPr>
          <w:lang w:val="en-US"/>
        </w:rPr>
        <w:t>Wh</w:t>
      </w:r>
      <w:r w:rsidRPr="00E241AE">
        <w:rPr>
          <w:lang w:val="en-US"/>
        </w:rPr>
        <w:tab/>
      </w:r>
      <w:r w:rsidRPr="00E241AE">
        <w:rPr>
          <w:lang w:val="en-US"/>
        </w:rPr>
        <w:tab/>
        <w:t>Wattstunden</w:t>
      </w:r>
    </w:p>
    <w:p w14:paraId="0349F0CB" w14:textId="2286EBC3" w:rsidR="00D61489" w:rsidRDefault="00D61489" w:rsidP="00A1644A">
      <w:pPr>
        <w:pStyle w:val="BasicText"/>
      </w:pPr>
      <w:r w:rsidRPr="00E241AE">
        <w:rPr>
          <w:lang w:val="en-US"/>
        </w:rPr>
        <w:t>XML</w:t>
      </w:r>
      <w:r w:rsidRPr="00E241AE">
        <w:rPr>
          <w:lang w:val="en-US"/>
        </w:rPr>
        <w:tab/>
      </w:r>
      <w:r w:rsidRPr="00E241AE">
        <w:rPr>
          <w:lang w:val="en-US"/>
        </w:rPr>
        <w:tab/>
        <w:t>Extensible Markup Language</w:t>
      </w:r>
    </w:p>
    <w:p w14:paraId="6A99A450" w14:textId="77777777" w:rsidR="00D61489" w:rsidRDefault="00D61489" w:rsidP="00C63EB3">
      <w:pPr>
        <w:pStyle w:val="BasicText"/>
      </w:pPr>
    </w:p>
    <w:p w14:paraId="125F4B2F" w14:textId="77777777" w:rsidR="004B30AC" w:rsidRDefault="004B30AC" w:rsidP="00C63EB3">
      <w:pPr>
        <w:pStyle w:val="BasicText"/>
      </w:pP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0"/>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6" w:name="_Toc282764471"/>
      <w:r w:rsidRPr="003C7E2E">
        <w:lastRenderedPageBreak/>
        <w:t>Einleitung</w:t>
      </w:r>
      <w:bookmarkEnd w:id="6"/>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s</w:t>
      </w:r>
      <w:r w:rsidR="0001389D">
        <w:t>o</w:t>
      </w:r>
      <w:r w:rsidR="0001389D">
        <w:t xml:space="preserve">wie </w:t>
      </w:r>
      <w:r>
        <w:t>den beiden hinter ihnen stehenden Großunternehmen Google und Facebook</w:t>
      </w:r>
      <w:r w:rsidR="0001389D">
        <w:t xml:space="preserve"> einen</w:t>
      </w:r>
      <w:r>
        <w:t xml:space="preserve"> Aufschwung erhalten.</w:t>
      </w:r>
    </w:p>
    <w:p w14:paraId="1D979797" w14:textId="15D00BFE" w:rsidR="00C63EB3" w:rsidRDefault="00C63EB3" w:rsidP="00C63EB3">
      <w:pPr>
        <w:pStyle w:val="BasicText"/>
      </w:pPr>
      <w:r>
        <w:t>Dabei hat insbesondere die Google Glass mit ihrer leichten Bauweise und Ungebunde</w:t>
      </w:r>
      <w:r>
        <w:t>n</w:t>
      </w:r>
      <w:r>
        <w:t>heit zu nahestehenden Computern die Möglichkeit, den Bereich des U</w:t>
      </w:r>
      <w:r w:rsidRPr="0096115D">
        <w:t>biquitous</w:t>
      </w:r>
      <w:r>
        <w:t xml:space="preserve"> Comp</w:t>
      </w:r>
      <w:r>
        <w:t>u</w:t>
      </w:r>
      <w:r>
        <w:t>ting zu verändern.</w:t>
      </w:r>
      <w:r w:rsidR="000E5792">
        <w:t xml:space="preserve"> Anders als Smartphones, Tablet Computer (Tablet)</w:t>
      </w:r>
      <w:r>
        <w:t xml:space="preserve"> oder konkurri</w:t>
      </w:r>
      <w:r>
        <w:t>e</w:t>
      </w:r>
      <w:r>
        <w:t xml:space="preserve">rende Wearables </w:t>
      </w:r>
      <w:r w:rsidR="00226FC1">
        <w:t xml:space="preserve">ist </w:t>
      </w:r>
      <w:r>
        <w:t>die Google Glass durchgängig in das Sichtfeld des Trägers int</w:t>
      </w:r>
      <w:r>
        <w:t>e</w:t>
      </w:r>
      <w:r>
        <w:t xml:space="preserve">griert. So bieten sich neue Möglichkeiten </w:t>
      </w:r>
      <w:r w:rsidR="00226FC1">
        <w:t xml:space="preserve">der </w:t>
      </w:r>
      <w:r>
        <w:t>Nutzerinteraktion</w:t>
      </w:r>
      <w:r w:rsidR="00226FC1">
        <w:t>,</w:t>
      </w:r>
      <w:r>
        <w:t xml:space="preserve"> die den Gedanken des </w:t>
      </w:r>
      <w:r w:rsidRPr="000E5792">
        <w:rPr>
          <w:i/>
        </w:rPr>
        <w:t>anywhere</w:t>
      </w:r>
      <w:r>
        <w:t xml:space="preserve"> und </w:t>
      </w:r>
      <w:r w:rsidRPr="000E5792">
        <w:rPr>
          <w:i/>
        </w:rPr>
        <w:t>anytime</w:t>
      </w:r>
      <w:r>
        <w:t xml:space="preserve"> auf eine neue Ebene bringen könnten, da die benötigte </w:t>
      </w:r>
      <w:r w:rsidR="000B4501">
        <w:t>Intera</w:t>
      </w:r>
      <w:r w:rsidR="00DD33FB">
        <w:t>k</w:t>
      </w:r>
      <w:r w:rsidR="000B4501">
        <w:t>t</w:t>
      </w:r>
      <w:r w:rsidR="000B4501">
        <w:t>i</w:t>
      </w:r>
      <w:r w:rsidR="000B4501">
        <w:t>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w:t>
      </w:r>
      <w:r>
        <w:t>l</w:t>
      </w:r>
      <w:r>
        <w:t>ten bzw. der virtuellen Darstellung realer Umgebungen entwickelt. Vielmehr bietet sie die Möglichkeit</w:t>
      </w:r>
      <w:r w:rsidR="00226FC1">
        <w:t>,</w:t>
      </w:r>
      <w:r>
        <w:t xml:space="preserve"> ähnlich einem Interface aus Computerspielen, sich über die Wahrne</w:t>
      </w:r>
      <w:r>
        <w:t>h</w:t>
      </w:r>
      <w:r>
        <w:t xml:space="preserve">mung des Nutzers zu legen und diese mit kontextsensitiver Information anzureichern. </w:t>
      </w:r>
    </w:p>
    <w:p w14:paraId="088DD786" w14:textId="2BC160CA" w:rsidR="00C63EB3" w:rsidRDefault="00C63EB3" w:rsidP="00C63EB3">
      <w:pPr>
        <w:pStyle w:val="BasicText"/>
      </w:pPr>
      <w:r>
        <w:t xml:space="preserve">Diese Erweiterung in der Wahrnehmung bietet </w:t>
      </w:r>
      <w:r w:rsidR="00D907FA">
        <w:t>zahlreiche</w:t>
      </w:r>
      <w:r>
        <w:t xml:space="preserve"> Möglichkeiten. Anders als bei bekan</w:t>
      </w:r>
      <w:r w:rsidR="00715A04">
        <w:t xml:space="preserve">nten mobilen Geräten bietet dieses </w:t>
      </w:r>
      <w:r>
        <w:t>die Chance, dem Nutzer zusätzliche Informat</w:t>
      </w:r>
      <w:r>
        <w:t>i</w:t>
      </w:r>
      <w:r>
        <w:t>onen zu dem von ihm Betrachteten zu liefern, ohne dabei seine Handlung zu unterbr</w:t>
      </w:r>
      <w:r>
        <w:t>e</w:t>
      </w:r>
      <w:r>
        <w:t>chen. Es wäre also zum Beispiel möglich</w:t>
      </w:r>
      <w:r w:rsidR="00DD33FB">
        <w:t>,</w:t>
      </w:r>
      <w:r w:rsidR="00D907FA">
        <w:t xml:space="preserve"> </w:t>
      </w:r>
      <w:r w:rsidR="007806E0">
        <w:t>für den Arbeitsfluss dringend benötigte I</w:t>
      </w:r>
      <w:r w:rsidR="007806E0">
        <w:t>n</w:t>
      </w:r>
      <w:r w:rsidR="007806E0">
        <w:t xml:space="preserve">formationen </w:t>
      </w:r>
      <w:r>
        <w:t xml:space="preserve">zu integrieren, ohne dabei die Arbeit unterbrechen zu müssen. </w:t>
      </w:r>
    </w:p>
    <w:p w14:paraId="4491E614" w14:textId="030D0C9B" w:rsidR="00C63EB3" w:rsidRDefault="00C63EB3" w:rsidP="00C63EB3">
      <w:pPr>
        <w:pStyle w:val="BasicText"/>
      </w:pPr>
      <w:r>
        <w:t xml:space="preserve">Diese </w:t>
      </w:r>
      <w:r w:rsidR="00392017">
        <w:t>Bachelora</w:t>
      </w:r>
      <w:r>
        <w:t>rbeit ist ein Teil des G</w:t>
      </w:r>
      <w:r w:rsidR="00DB6D00">
        <w:t>LASSROOM</w:t>
      </w:r>
      <w:r>
        <w:t xml:space="preserve"> Projekts, </w:t>
      </w:r>
      <w:r w:rsidR="007806E0">
        <w:t xml:space="preserve">das </w:t>
      </w:r>
      <w:r>
        <w:t>vom Lehrstuhl für Informationsmanagement und Wirtschaftsinformatik (IMWI) der Universität Osnabrück in K</w:t>
      </w:r>
      <w:r>
        <w:t>o</w:t>
      </w:r>
      <w:r>
        <w:t>operation mit namhaften Partnern</w:t>
      </w:r>
      <w:r w:rsidR="00392017">
        <w:t>,</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rsidR="00392017">
        <w:t>,</w:t>
      </w:r>
      <w:r>
        <w:t xml:space="preserve"> durchgeführt wird. Im Rahmen dieses Projekts sollen die Möglichkeiten der Nutzung von Brillen der </w:t>
      </w:r>
      <w:r w:rsidRPr="00392017">
        <w:t>Augmented Reality (AR) und Virtual Real</w:t>
      </w:r>
      <w:r w:rsidRPr="00392017">
        <w:t>i</w:t>
      </w:r>
      <w:r w:rsidRPr="00392017">
        <w:t>ty (VR)</w:t>
      </w:r>
      <w:r w:rsidRPr="00DC437A">
        <w:rPr>
          <w:i/>
        </w:rPr>
        <w:t xml:space="preserve"> </w:t>
      </w:r>
      <w:r>
        <w:t xml:space="preserve">zur Schulung und Nutzung im Anlagen- und Maschinenbau erforscht werden. </w:t>
      </w:r>
      <w:r w:rsidR="00DC437A">
        <w:t>Bi</w:t>
      </w:r>
      <w:r w:rsidR="00DC437A">
        <w:t>s</w:t>
      </w:r>
      <w:r w:rsidR="00DC437A">
        <w:t xml:space="preserve">her wurden die konkreten technischen Fähigkeiten zur Ausführung einer Tätigkeit in diesem Bereich vor allem durch Methoden aus dem Bereich </w:t>
      </w:r>
      <w:r w:rsidR="00DC437A" w:rsidRPr="00411497">
        <w:rPr>
          <w:i/>
        </w:rPr>
        <w:t>eLearning</w:t>
      </w:r>
      <w:r w:rsidR="00DC437A">
        <w:t xml:space="preserve"> und </w:t>
      </w:r>
      <w:r w:rsidR="00DC437A" w:rsidRPr="00411497">
        <w:rPr>
          <w:i/>
        </w:rPr>
        <w:t xml:space="preserve">Blended </w:t>
      </w:r>
      <w:r w:rsidR="00DC437A" w:rsidRPr="00392017">
        <w:rPr>
          <w:i/>
        </w:rPr>
        <w:t>Learning</w:t>
      </w:r>
      <w:r w:rsidR="00DC437A">
        <w:t xml:space="preserve">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n und b</w:t>
      </w:r>
      <w:r w:rsidR="00C63EB3">
        <w:t>e</w:t>
      </w:r>
      <w:r w:rsidR="00C63EB3">
        <w:t xml:space="preserve">kanntesten </w:t>
      </w:r>
      <w:r w:rsidR="009A40FB">
        <w:t>Gerät der Augmented Reality</w:t>
      </w:r>
      <w:r w:rsidR="007806E0">
        <w:t xml:space="preserve"> </w:t>
      </w:r>
      <w:r w:rsidR="00DD33FB">
        <w:t>beantwortet werden</w:t>
      </w:r>
      <w:r w:rsidR="00C63EB3">
        <w:t xml:space="preserve">. </w:t>
      </w:r>
    </w:p>
    <w:p w14:paraId="70A69103" w14:textId="016E3A89"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Appl</w:t>
      </w:r>
      <w:r w:rsidR="009444DA">
        <w:t>i</w:t>
      </w:r>
      <w:r w:rsidR="009444DA">
        <w:t xml:space="preserve">kation </w:t>
      </w:r>
      <w:r w:rsidR="00C63EB3">
        <w:t>wird daraufhin dargelegt und einige Schlüsselpunkte der Programmierung e</w:t>
      </w:r>
      <w:r w:rsidR="00C63EB3">
        <w:t>r</w:t>
      </w:r>
      <w:r w:rsidR="00C63EB3">
        <w:t xml:space="preserve">klärt. Im Anschluss soll eine kurze Fallstudie mit einer beispielhaften Anwendung der implementierten Applikation durchgeführt werden. </w:t>
      </w:r>
      <w:r>
        <w:t xml:space="preserve">Damit wird ein Beitrag </w:t>
      </w:r>
      <w:r w:rsidR="00AD5200">
        <w:t>zur Impl</w:t>
      </w:r>
      <w:r w:rsidR="00AD5200">
        <w:t>e</w:t>
      </w:r>
      <w:r w:rsidR="00AD5200">
        <w:t xml:space="preserv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7" w:name="_Toc282764472"/>
      <w:r w:rsidRPr="003C7E2E">
        <w:lastRenderedPageBreak/>
        <w:t>Kontextsensitivität</w:t>
      </w:r>
      <w:bookmarkEnd w:id="7"/>
    </w:p>
    <w:p w14:paraId="0954A9D3" w14:textId="77777777" w:rsidR="00C63EB3" w:rsidRPr="003C7E2E" w:rsidRDefault="00C63EB3" w:rsidP="00C63EB3">
      <w:pPr>
        <w:pStyle w:val="berschrift2"/>
      </w:pPr>
      <w:bookmarkStart w:id="8" w:name="_Toc282764473"/>
      <w:r w:rsidRPr="003C7E2E">
        <w:t>Definition</w:t>
      </w:r>
      <w:bookmarkEnd w:id="8"/>
    </w:p>
    <w:p w14:paraId="1003B243" w14:textId="24EB5DBD"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w:t>
      </w:r>
      <w:r w:rsidRPr="003C7E2E">
        <w:rPr>
          <w:rFonts w:eastAsiaTheme="minorHAnsi"/>
          <w:lang w:eastAsia="en-US"/>
        </w:rPr>
        <w:t>s</w:t>
      </w:r>
      <w:r w:rsidRPr="003C7E2E">
        <w:rPr>
          <w:rFonts w:eastAsiaTheme="minorHAnsi"/>
          <w:lang w:eastAsia="en-US"/>
        </w:rPr>
        <w:t>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w:t>
      </w:r>
      <w:r w:rsidRPr="003C7E2E">
        <w:rPr>
          <w:rFonts w:eastAsiaTheme="minorHAnsi"/>
          <w:lang w:eastAsia="en-US"/>
        </w:rPr>
        <w:t>e</w:t>
      </w:r>
      <w:r w:rsidRPr="003C7E2E">
        <w:rPr>
          <w:rFonts w:eastAsiaTheme="minorHAnsi"/>
          <w:lang w:eastAsia="en-US"/>
        </w:rPr>
        <w:t>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 xml:space="preserve">die Abläufe verbessert werden, um </w:t>
      </w:r>
      <w:commentRangeStart w:id="9"/>
      <w:r w:rsidRPr="003C7E2E">
        <w:rPr>
          <w:rFonts w:eastAsiaTheme="minorHAnsi"/>
          <w:lang w:eastAsia="en-US"/>
        </w:rPr>
        <w:t>zum Beispiel</w:t>
      </w:r>
      <w:commentRangeEnd w:id="9"/>
      <w:r w:rsidR="001F2EB6">
        <w:rPr>
          <w:rStyle w:val="Kommentarzeichen"/>
        </w:rPr>
        <w:commentReference w:id="9"/>
      </w:r>
      <w:r w:rsidRPr="003C7E2E">
        <w:rPr>
          <w:rFonts w:eastAsiaTheme="minorHAnsi"/>
          <w:lang w:eastAsia="en-US"/>
        </w:rPr>
        <w:t xml:space="preserve"> das Tel</w:t>
      </w:r>
      <w:r w:rsidRPr="003C7E2E">
        <w:rPr>
          <w:rFonts w:eastAsiaTheme="minorHAnsi"/>
          <w:lang w:eastAsia="en-US"/>
        </w:rPr>
        <w:t>e</w:t>
      </w:r>
      <w:r w:rsidRPr="003C7E2E">
        <w:rPr>
          <w:rFonts w:eastAsiaTheme="minorHAnsi"/>
          <w:lang w:eastAsia="en-US"/>
        </w:rPr>
        <w:t>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1C214D7B" w:rsidR="00C63EB3" w:rsidRPr="00E241AE" w:rsidRDefault="00C63EB3" w:rsidP="00C63EB3">
      <w:pPr>
        <w:rPr>
          <w:rFonts w:eastAsiaTheme="minorHAnsi"/>
          <w:lang w:val="en-US" w:eastAsia="en-US"/>
        </w:rPr>
      </w:pPr>
      <w:r w:rsidRPr="003C7E2E">
        <w:rPr>
          <w:rFonts w:eastAsiaTheme="minorHAnsi"/>
          <w:lang w:eastAsia="en-US"/>
        </w:rPr>
        <w:t>Um 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w:t>
      </w:r>
      <w:r w:rsidRPr="003C7E2E">
        <w:rPr>
          <w:rFonts w:eastAsiaTheme="minorHAnsi"/>
          <w:lang w:eastAsia="en-US"/>
        </w:rPr>
        <w:t>r</w:t>
      </w:r>
      <w:r w:rsidRPr="003C7E2E">
        <w:rPr>
          <w:rFonts w:eastAsiaTheme="minorHAnsi"/>
          <w:lang w:eastAsia="en-US"/>
        </w:rPr>
        <w:t>kannten Definitionen für Kon</w:t>
      </w:r>
      <w:r>
        <w:rPr>
          <w:rFonts w:eastAsiaTheme="minorHAnsi"/>
          <w:lang w:eastAsia="en-US"/>
        </w:rPr>
        <w:t xml:space="preserve">text und </w:t>
      </w:r>
      <w:r w:rsidRPr="003C7E2E">
        <w:rPr>
          <w:rFonts w:eastAsiaTheme="minorHAnsi"/>
          <w:lang w:eastAsia="en-US"/>
        </w:rPr>
        <w:t xml:space="preserve"> Kontextsensitivität </w:t>
      </w:r>
      <w:r w:rsidR="00C53AFE">
        <w:rPr>
          <w:rFonts w:eastAsiaTheme="minorHAnsi"/>
          <w:lang w:eastAsia="en-US"/>
        </w:rPr>
        <w:t>stammen</w:t>
      </w:r>
      <w:r w:rsidRPr="003C7E2E">
        <w:rPr>
          <w:rFonts w:eastAsiaTheme="minorHAnsi"/>
          <w:lang w:eastAsia="en-US"/>
        </w:rPr>
        <w:t xml:space="preserve">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w:instrText>
      </w:r>
      <w:r w:rsidR="00336EC5" w:rsidRPr="00F86DFC">
        <w:rPr>
          <w:rFonts w:eastAsiaTheme="minorHAnsi"/>
          <w:lang w:val="en-US" w:eastAsia="en-US"/>
        </w:rPr>
        <w:instrText>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F86DFC">
        <w:rPr>
          <w:rFonts w:eastAsiaTheme="minorHAnsi"/>
          <w:noProof/>
          <w:lang w:val="en-US" w:eastAsia="en-US"/>
        </w:rPr>
        <w:t>( 1999)</w:t>
      </w:r>
      <w:r w:rsidR="00B71DF7" w:rsidRPr="003C7E2E">
        <w:rPr>
          <w:rFonts w:eastAsiaTheme="minorHAnsi"/>
          <w:lang w:eastAsia="en-US"/>
        </w:rPr>
        <w:fldChar w:fldCharType="end"/>
      </w:r>
      <w:r w:rsidR="005E2F60" w:rsidRPr="00F86DFC">
        <w:rPr>
          <w:rFonts w:eastAsiaTheme="minorHAnsi"/>
          <w:lang w:val="en-US" w:eastAsia="en-US"/>
        </w:rPr>
        <w:t>.</w:t>
      </w:r>
      <w:r w:rsidRPr="00F86DFC">
        <w:rPr>
          <w:rFonts w:eastAsiaTheme="minorHAnsi"/>
          <w:lang w:val="en-US" w:eastAsia="en-US"/>
        </w:rPr>
        <w:t xml:space="preserve"> </w:t>
      </w:r>
      <w:r w:rsidR="005E2F60" w:rsidRPr="00E241AE">
        <w:rPr>
          <w:rFonts w:eastAsiaTheme="minorHAnsi"/>
          <w:lang w:val="en-US" w:eastAsia="en-US"/>
        </w:rPr>
        <w:t>S</w:t>
      </w:r>
      <w:r w:rsidRPr="00E241AE">
        <w:rPr>
          <w:rFonts w:eastAsiaTheme="minorHAnsi"/>
          <w:lang w:val="en-US" w:eastAsia="en-US"/>
        </w:rPr>
        <w:t xml:space="preserve">ie </w:t>
      </w:r>
      <w:r w:rsidR="00BF7FF6" w:rsidRPr="00E241AE">
        <w:rPr>
          <w:rFonts w:eastAsiaTheme="minorHAnsi"/>
          <w:lang w:val="en-US" w:eastAsia="en-US"/>
        </w:rPr>
        <w:t xml:space="preserve">definieren </w:t>
      </w:r>
      <w:r w:rsidRPr="00E241AE">
        <w:rPr>
          <w:rFonts w:eastAsiaTheme="minorHAnsi"/>
          <w:lang w:val="en-US" w:eastAsia="en-US"/>
        </w:rPr>
        <w:t>Kontext wie folgt:</w:t>
      </w:r>
    </w:p>
    <w:p w14:paraId="33243A11" w14:textId="5DF10F8A" w:rsidR="00C63EB3" w:rsidRPr="00E241AE" w:rsidRDefault="00C63EB3" w:rsidP="00C63EB3">
      <w:pPr>
        <w:rPr>
          <w:rStyle w:val="AnfhrungszeichenZeichen"/>
          <w:lang w:val="en-US"/>
        </w:rPr>
      </w:pPr>
      <w:r w:rsidRPr="00E241AE">
        <w:rPr>
          <w:rStyle w:val="AnfhrungszeichenZeichen"/>
          <w:rFonts w:eastAsiaTheme="minorHAnsi"/>
          <w:lang w:val="en-US"/>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sidR="002A78FB">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uris" : [ "http://www.mendeley.com/documents/?uuid=db7a7c7b-a34b-4576-a8b4-941388ac059e" ] } ], "mendeley" : { "formattedCitation" : "(Abowd et al. 1999, S. 3)", "plainTextFormattedCitation" : "(Abowd et al. 1999, S. 3)", "previouslyFormattedCitation" : "(Abowd et al.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002A78FB" w:rsidRPr="002A78FB">
        <w:rPr>
          <w:rStyle w:val="AnfhrungszeichenZeichen"/>
          <w:rFonts w:eastAsiaTheme="minorHAnsi"/>
          <w:i w:val="0"/>
          <w:noProof/>
          <w:lang w:val="en-US"/>
        </w:rPr>
        <w:t>(Abowd et al. 1999, S. 3)</w:t>
      </w:r>
      <w:r w:rsidR="00B71DF7" w:rsidRPr="003C7E2E">
        <w:rPr>
          <w:rStyle w:val="AnfhrungszeichenZeichen"/>
          <w:rFonts w:eastAsiaTheme="minorHAnsi"/>
        </w:rPr>
        <w:fldChar w:fldCharType="end"/>
      </w:r>
    </w:p>
    <w:p w14:paraId="0FD468BC" w14:textId="6E4A4A5A" w:rsidR="00C63EB3" w:rsidRPr="00F86DFC" w:rsidRDefault="00BF7FF6" w:rsidP="00C63EB3">
      <w:pPr>
        <w:rPr>
          <w:rFonts w:eastAsiaTheme="minorHAnsi"/>
          <w:lang w:val="en-US"/>
        </w:rPr>
      </w:pPr>
      <w:r w:rsidRPr="00F86DFC">
        <w:rPr>
          <w:rFonts w:eastAsiaTheme="minorHAnsi"/>
          <w:lang w:val="en-US"/>
        </w:rPr>
        <w:t xml:space="preserve">Mit </w:t>
      </w:r>
      <w:r w:rsidR="00C63EB3" w:rsidRPr="00F86DFC">
        <w:rPr>
          <w:rFonts w:eastAsiaTheme="minorHAnsi"/>
          <w:lang w:val="en-US"/>
        </w:rPr>
        <w:t>dieser Definition</w:t>
      </w:r>
      <w:r w:rsidRPr="00F86DFC">
        <w:rPr>
          <w:rFonts w:eastAsiaTheme="minorHAnsi"/>
          <w:lang w:val="en-US"/>
        </w:rPr>
        <w:t xml:space="preserve"> bestimmten</w:t>
      </w:r>
      <w:r w:rsidR="00C63EB3" w:rsidRPr="00F86DFC">
        <w:rPr>
          <w:rFonts w:eastAsiaTheme="minorHAnsi"/>
          <w:lang w:val="en-US"/>
        </w:rPr>
        <w:t xml:space="preserve"> die Autoren den Kontext </w:t>
      </w:r>
      <w:r w:rsidRPr="00F86DFC">
        <w:rPr>
          <w:rFonts w:eastAsiaTheme="minorHAnsi"/>
          <w:lang w:val="en-US"/>
        </w:rPr>
        <w:t xml:space="preserve">nicht nur </w:t>
      </w:r>
      <w:r w:rsidR="00C63EB3" w:rsidRPr="00F86DFC">
        <w:rPr>
          <w:rFonts w:eastAsiaTheme="minorHAnsi"/>
          <w:lang w:val="en-US"/>
        </w:rPr>
        <w:t xml:space="preserve">als Information, die für den Nutzer in seiner Interaktion relevant ist, </w:t>
      </w:r>
      <w:r w:rsidRPr="00F86DFC">
        <w:rPr>
          <w:rFonts w:eastAsiaTheme="minorHAnsi"/>
          <w:lang w:val="en-US"/>
        </w:rPr>
        <w:t>sondern lieferten zugleich auch</w:t>
      </w:r>
      <w:r w:rsidR="00C63EB3" w:rsidRPr="00F86DFC">
        <w:rPr>
          <w:rFonts w:eastAsiaTheme="minorHAnsi"/>
          <w:lang w:val="en-US"/>
        </w:rPr>
        <w:t xml:space="preserve"> eine Definition für kontextsensitive Systeme</w:t>
      </w:r>
      <w:r w:rsidRPr="00F86DFC">
        <w:rPr>
          <w:rFonts w:eastAsiaTheme="minorHAnsi"/>
          <w:lang w:val="en-US"/>
        </w:rPr>
        <w:t>:</w:t>
      </w:r>
    </w:p>
    <w:p w14:paraId="62C29D81" w14:textId="77777777" w:rsidR="00C63EB3" w:rsidRDefault="00C63EB3" w:rsidP="00C63EB3">
      <w:pPr>
        <w:rPr>
          <w:rStyle w:val="AnfhrungszeichenZeichen"/>
        </w:rPr>
      </w:pPr>
      <w:r w:rsidRPr="00E241AE">
        <w:rPr>
          <w:rStyle w:val="AnfhrungszeichenZeichen"/>
          <w:rFonts w:eastAsiaTheme="minorHAnsi"/>
          <w:lang w:val="en-US"/>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E241AE">
        <w:rPr>
          <w:rStyle w:val="AnfhrungszeichenZeichen"/>
          <w:rFonts w:eastAsiaTheme="minorHAnsi"/>
          <w:lang w:val="en-US"/>
        </w:rPr>
        <w:t xml:space="preserve">.“ </w:t>
      </w:r>
      <w:r w:rsidR="00B71DF7" w:rsidRPr="003C7E2E">
        <w:rPr>
          <w:rStyle w:val="AnfhrungszeichenZeichen"/>
          <w:rFonts w:eastAsiaTheme="minorHAnsi"/>
        </w:rPr>
        <w:fldChar w:fldCharType="begin" w:fldLock="1"/>
      </w:r>
      <w:r w:rsidRPr="00E241AE">
        <w:rPr>
          <w:rStyle w:val="AnfhrungszeichenZeichen"/>
          <w:rFonts w:eastAsiaTheme="minorHAnsi"/>
          <w:lang w:val="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w:instrText>
      </w:r>
      <w:r>
        <w:rPr>
          <w:rStyle w:val="AnfhrungszeichenZeichen"/>
          <w:rFonts w:eastAsiaTheme="minorHAnsi"/>
        </w:rPr>
        <w:instrText>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153A4A30"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C53AFE">
        <w:rPr>
          <w:rFonts w:eastAsiaTheme="minorHAnsi"/>
        </w:rPr>
        <w:t>, 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2A78FB">
        <w:rPr>
          <w:rFonts w:eastAsiaTheme="minorHAnsi"/>
        </w:rPr>
        <w:fldChar w:fldCharType="begin" w:fldLock="1"/>
      </w:r>
      <w:r w:rsidR="00153617">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2", "issue" : "4", "issued" : { "date-parts" : [ [ "2007" ] ] }, "page" : "263-277", "title" : "A survey on context-aware systems", "type" : "article-journal", "volume" : "2" }, "locator" : "264", "prefix" : " ", "uris" : [ "http://www.mendeley.com/documents/?uuid=6104ce2d-a21a-43de-a50b-e0c3229ba310"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Baldauf et al. 2007, S. 264; Lee et al. 2010, S. 1; Perera et al. 2014, S. 414)", "plainTextFormattedCitation" : "(Dey et al. 1999, S. 2; Baldauf et al. 2007, S. 264; Lee et al. 2010, S. 1; Perera et al. 2014, S. 414)", "previouslyFormattedCitation" : "(Dey et al. 1999, S. 2; Baldauf et al. 2007, S. 264; Lee et al. 2010, S. 1; Perera et al. 2014, S. 414)" }, "properties" : { "noteIndex" : 0 }, "schema" : "https://github.com/citation-style-language/schema/raw/master/csl-citation.json" }</w:instrText>
      </w:r>
      <w:r w:rsidR="002A78FB">
        <w:rPr>
          <w:rFonts w:eastAsiaTheme="minorHAnsi"/>
        </w:rPr>
        <w:fldChar w:fldCharType="separate"/>
      </w:r>
      <w:r w:rsidR="002A78FB" w:rsidRPr="002A78FB">
        <w:rPr>
          <w:rFonts w:eastAsiaTheme="minorHAnsi"/>
          <w:noProof/>
        </w:rPr>
        <w:t>(Dey et al. 1999, S. 2; Baldauf et al. 2007, S. 264; Lee et al. 2010, S. 1; Perera et al. 2014, S. 414)</w:t>
      </w:r>
      <w:r w:rsidR="002A78FB">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w:t>
      </w:r>
      <w:r w:rsidR="00BF7FF6">
        <w:rPr>
          <w:rFonts w:eastAsiaTheme="minorHAnsi"/>
        </w:rPr>
        <w:t>die Definition von Abowd et al.</w:t>
      </w:r>
      <w:r w:rsidRPr="003C7E2E">
        <w:rPr>
          <w:rFonts w:eastAsiaTheme="minorHAnsi"/>
        </w:rPr>
        <w:t xml:space="preserve"> g</w:t>
      </w:r>
      <w:r w:rsidRPr="003C7E2E">
        <w:rPr>
          <w:rFonts w:eastAsiaTheme="minorHAnsi"/>
        </w:rPr>
        <w:t>e</w:t>
      </w:r>
      <w:r w:rsidRPr="003C7E2E">
        <w:rPr>
          <w:rFonts w:eastAsiaTheme="minorHAnsi"/>
        </w:rPr>
        <w:t>nutzt werden.</w:t>
      </w:r>
    </w:p>
    <w:p w14:paraId="7C059748" w14:textId="77777777" w:rsidR="00465AEA"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E241AE">
        <w:rPr>
          <w:rFonts w:eastAsiaTheme="minorHAnsi"/>
          <w:lang w:eastAsia="en-US"/>
        </w:rPr>
        <w:t>Ubiquitous</w:t>
      </w:r>
      <w:r>
        <w:rPr>
          <w:rFonts w:eastAsiaTheme="minorHAnsi"/>
          <w:lang w:eastAsia="en-US"/>
        </w:rPr>
        <w:t xml:space="preserve"> (bzw. </w:t>
      </w:r>
      <w:r w:rsidR="00D80478" w:rsidRPr="00E241AE">
        <w:rPr>
          <w:rFonts w:eastAsiaTheme="minorHAnsi"/>
          <w:lang w:eastAsia="en-US"/>
        </w:rPr>
        <w:t>Pervasive</w:t>
      </w:r>
      <w:r w:rsidRPr="003C7E2E">
        <w:rPr>
          <w:rFonts w:eastAsiaTheme="minorHAnsi"/>
          <w:lang w:eastAsia="en-US"/>
        </w:rPr>
        <w:t>) Co</w:t>
      </w:r>
      <w:r w:rsidRPr="003C7E2E">
        <w:rPr>
          <w:rFonts w:eastAsiaTheme="minorHAnsi"/>
          <w:lang w:eastAsia="en-US"/>
        </w:rPr>
        <w:t>m</w:t>
      </w:r>
      <w:r w:rsidRPr="003C7E2E">
        <w:rPr>
          <w:rFonts w:eastAsiaTheme="minorHAnsi"/>
          <w:lang w:eastAsia="en-US"/>
        </w:rPr>
        <w:t xml:space="preserve">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xml:space="preserve">. </w:t>
      </w:r>
    </w:p>
    <w:p w14:paraId="1D92CA51" w14:textId="7D89AC79" w:rsidR="00C63EB3" w:rsidRPr="003C7E2E" w:rsidRDefault="002F5AB7" w:rsidP="00C63EB3">
      <w:pPr>
        <w:rPr>
          <w:rFonts w:eastAsiaTheme="minorHAnsi"/>
          <w:lang w:eastAsia="en-US"/>
        </w:rPr>
      </w:pPr>
      <w:r>
        <w:rPr>
          <w:rFonts w:eastAsiaTheme="minorHAnsi"/>
          <w:lang w:eastAsia="en-US"/>
        </w:rPr>
        <w:lastRenderedPageBreak/>
        <w:t>Kontextsensitivität nimmt hier</w:t>
      </w:r>
      <w:r w:rsidR="00C63EB3" w:rsidRPr="003C7E2E">
        <w:rPr>
          <w:rFonts w:eastAsiaTheme="minorHAnsi"/>
          <w:lang w:eastAsia="en-US"/>
        </w:rPr>
        <w:t xml:space="preserve"> eine wichtige Rolle</w:t>
      </w:r>
      <w:r>
        <w:rPr>
          <w:rFonts w:eastAsiaTheme="minorHAnsi"/>
          <w:lang w:eastAsia="en-US"/>
        </w:rPr>
        <w:t xml:space="preserve"> ein</w:t>
      </w:r>
      <w:r w:rsidR="00C63EB3" w:rsidRPr="003C7E2E">
        <w:rPr>
          <w:rFonts w:eastAsiaTheme="minorHAnsi"/>
          <w:lang w:eastAsia="en-US"/>
        </w:rPr>
        <w:t>, da die durch Sensoren gewo</w:t>
      </w:r>
      <w:r w:rsidR="00C63EB3" w:rsidRPr="003C7E2E">
        <w:rPr>
          <w:rFonts w:eastAsiaTheme="minorHAnsi"/>
          <w:lang w:eastAsia="en-US"/>
        </w:rPr>
        <w:t>n</w:t>
      </w:r>
      <w:r w:rsidR="00C63EB3" w:rsidRPr="003C7E2E">
        <w:rPr>
          <w:rFonts w:eastAsiaTheme="minorHAnsi"/>
          <w:lang w:eastAsia="en-US"/>
        </w:rPr>
        <w:t>nene Datenmenge</w:t>
      </w:r>
      <w:r w:rsidR="00C63EB3">
        <w:rPr>
          <w:rFonts w:eastAsiaTheme="minorHAnsi"/>
          <w:lang w:eastAsia="en-US"/>
        </w:rPr>
        <w:t xml:space="preserve"> in den mobilen Endgeräten</w:t>
      </w:r>
      <w:r w:rsidR="00C63EB3"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sidR="00C63EB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C63EB3" w:rsidRPr="003C7E2E">
        <w:rPr>
          <w:rFonts w:eastAsiaTheme="minorHAnsi"/>
          <w:noProof/>
          <w:lang w:eastAsia="en-US"/>
        </w:rPr>
        <w:t>(Perera et al. 2014, S. 414)</w:t>
      </w:r>
      <w:r w:rsidR="00B71DF7" w:rsidRPr="003C7E2E">
        <w:rPr>
          <w:rFonts w:eastAsiaTheme="minorHAnsi"/>
          <w:lang w:eastAsia="en-US"/>
        </w:rPr>
        <w:fldChar w:fldCharType="end"/>
      </w:r>
      <w:r w:rsidR="00C63EB3" w:rsidRPr="003C7E2E">
        <w:rPr>
          <w:rFonts w:eastAsiaTheme="minorHAnsi"/>
          <w:lang w:eastAsia="en-US"/>
        </w:rPr>
        <w:t>.</w:t>
      </w:r>
      <w:r w:rsidR="00C63EB3">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E241AE">
        <w:rPr>
          <w:rFonts w:eastAsiaTheme="minorHAnsi"/>
          <w:lang w:eastAsia="en-US"/>
        </w:rPr>
        <w:t>anywhere, anytime</w:t>
      </w:r>
      <w:r w:rsidR="00A902EF">
        <w:rPr>
          <w:rFonts w:eastAsiaTheme="minorHAnsi"/>
          <w:lang w:eastAsia="en-US"/>
        </w:rPr>
        <w:t>“</w:t>
      </w:r>
      <w:r w:rsidR="00C63EB3">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00C63EB3" w:rsidRPr="00B12753">
        <w:rPr>
          <w:rFonts w:eastAsiaTheme="minorHAnsi"/>
          <w:noProof/>
          <w:lang w:eastAsia="en-US"/>
        </w:rPr>
        <w:t>( 2003, S. 1)</w:t>
      </w:r>
      <w:r w:rsidR="00B71DF7">
        <w:rPr>
          <w:rFonts w:eastAsiaTheme="minorHAnsi"/>
          <w:lang w:eastAsia="en-US"/>
        </w:rPr>
        <w:fldChar w:fldCharType="end"/>
      </w:r>
      <w:r w:rsidR="00C63EB3">
        <w:rPr>
          <w:rFonts w:eastAsiaTheme="minorHAnsi"/>
          <w:lang w:eastAsia="en-US"/>
        </w:rPr>
        <w:t>,</w:t>
      </w:r>
    </w:p>
    <w:p w14:paraId="236846B1" w14:textId="77777777" w:rsidR="00C63EB3" w:rsidRPr="003C7E2E" w:rsidRDefault="00C63EB3" w:rsidP="00C63EB3">
      <w:pPr>
        <w:pStyle w:val="berschrift2"/>
      </w:pPr>
      <w:bookmarkStart w:id="10" w:name="_Ref280795567"/>
      <w:bookmarkStart w:id="11" w:name="_Ref280795591"/>
      <w:bookmarkStart w:id="12" w:name="_Toc282764474"/>
      <w:r w:rsidRPr="003C7E2E">
        <w:t>Möglichkeiten der Kontextsensitivität</w:t>
      </w:r>
      <w:bookmarkEnd w:id="10"/>
      <w:bookmarkEnd w:id="11"/>
      <w:bookmarkEnd w:id="12"/>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fällt auf, dass es sich bei Kontextsensitivität um ein enorm vielschichtiges Thema ha</w:t>
      </w:r>
      <w:r w:rsidRPr="003C7E2E">
        <w:t>n</w:t>
      </w:r>
      <w:r w:rsidRPr="003C7E2E">
        <w:t xml:space="preserve">delt. </w:t>
      </w:r>
    </w:p>
    <w:p w14:paraId="4EA0E120" w14:textId="3F0EBCD5"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C53AFE">
        <w:t>Alternativen</w:t>
      </w:r>
      <w:r w:rsidR="002F5AB7">
        <w:t xml:space="preserve"> </w:t>
      </w:r>
      <w:r>
        <w:t>den Rahmen di</w:t>
      </w:r>
      <w:r>
        <w:t>e</w:t>
      </w:r>
      <w:r>
        <w:t xml:space="preserve">ser Arbeit deutlich sprengen würde, wird </w:t>
      </w:r>
      <w:r w:rsidR="003116A2">
        <w:t>der Fokus im Folgenden auf zwei Schwe</w:t>
      </w:r>
      <w:r w:rsidR="003116A2">
        <w:t>r</w:t>
      </w:r>
      <w:r w:rsidR="003116A2">
        <w:t>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C636E4"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Pr="00E241AE" w:rsidRDefault="00C63EB3" w:rsidP="003116A2">
            <w:pPr>
              <w:spacing w:line="276" w:lineRule="auto"/>
              <w:jc w:val="left"/>
              <w:rPr>
                <w:lang w:val="en-US"/>
              </w:rPr>
            </w:pPr>
            <w:r w:rsidRPr="00E241AE">
              <w:rPr>
                <w:lang w:val="en-US"/>
              </w:rPr>
              <w:t xml:space="preserve">Freiluft: Global Positioning System (GPS), </w:t>
            </w:r>
            <w:r w:rsidR="00AC2988" w:rsidRPr="00E241AE">
              <w:rPr>
                <w:lang w:val="en-US"/>
              </w:rPr>
              <w:t>assisted</w:t>
            </w:r>
            <w:r w:rsidRPr="00E241AE">
              <w:rPr>
                <w:lang w:val="en-US"/>
              </w:rP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674D7B7A" w:rsidR="00C63EB3" w:rsidRDefault="00A1644A" w:rsidP="003116A2">
            <w:pPr>
              <w:spacing w:line="276" w:lineRule="auto"/>
              <w:jc w:val="left"/>
            </w:pPr>
            <w:r>
              <w:t>zum Beispiel</w:t>
            </w:r>
            <w:r w:rsidR="00C63EB3">
              <w:t xml:space="preserve"> Biosensoren zur Hautberührungsmessung oder Blu</w:t>
            </w:r>
            <w:r w:rsidR="00C63EB3">
              <w:t>t</w:t>
            </w:r>
            <w:r w:rsidR="00C63EB3">
              <w:t>druckmessung</w:t>
            </w:r>
          </w:p>
        </w:tc>
      </w:tr>
    </w:tbl>
    <w:p w14:paraId="7B63C2CB" w14:textId="77777777" w:rsidR="00C53AFE" w:rsidRDefault="00C63EB3" w:rsidP="00C53AFE">
      <w:pPr>
        <w:pStyle w:val="Beschriftung"/>
        <w:rPr>
          <w:b w:val="0"/>
        </w:rPr>
      </w:pPr>
      <w:bookmarkStart w:id="13" w:name="_Ref280794651"/>
      <w:bookmarkStart w:id="14" w:name="_Toc282764520"/>
      <w:bookmarkStart w:id="15" w:name="_Ref280794636"/>
      <w:r>
        <w:t xml:space="preserve">Tabelle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bookmarkEnd w:id="13"/>
      <w:r w:rsidRPr="00FC02FE">
        <w:rPr>
          <w:b w:val="0"/>
        </w:rPr>
        <w:tab/>
      </w:r>
      <w:r>
        <w:rPr>
          <w:b w:val="0"/>
        </w:rPr>
        <w:t>Häufig genutzte physische Sensoren</w:t>
      </w:r>
      <w:bookmarkEnd w:id="14"/>
      <w:r>
        <w:rPr>
          <w:b w:val="0"/>
        </w:rPr>
        <w:t xml:space="preserve"> </w:t>
      </w:r>
    </w:p>
    <w:p w14:paraId="3F300406" w14:textId="77777777" w:rsidR="00C53AFE" w:rsidRPr="00FC02FE" w:rsidRDefault="00C53AFE" w:rsidP="00C53AFE">
      <w:pPr>
        <w:pStyle w:val="Beschriftung"/>
        <w:ind w:left="708" w:firstLine="708"/>
        <w:rPr>
          <w:b w:val="0"/>
        </w:rPr>
      </w:pPr>
      <w:r>
        <w:rPr>
          <w:b w:val="0"/>
        </w:rPr>
        <w:t xml:space="preserve">(in Anlehnung an </w:t>
      </w:r>
      <w:r>
        <w:rPr>
          <w:b w:val="0"/>
        </w:rPr>
        <w:fldChar w:fldCharType="begin" w:fldLock="1"/>
      </w:r>
      <w:r>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p>
    <w:bookmarkEnd w:id="15"/>
    <w:p w14:paraId="0B5361B9" w14:textId="5FFB551E" w:rsidR="00C63EB3" w:rsidRDefault="00C63EB3" w:rsidP="00C63EB3">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vor, die sich besonders in der Verarbeitung der gewonnen</w:t>
      </w:r>
      <w:r w:rsidR="00C53AFE">
        <w:t>en</w:t>
      </w:r>
      <w:r>
        <w:t xml:space="preserve"> kontextsensitiven Inform</w:t>
      </w:r>
      <w:r>
        <w:t>a</w:t>
      </w:r>
      <w:r>
        <w:t xml:space="preserve">tionen unterscheiden. Die drei von ihm vorgeschlagenen Kategorien sind: </w:t>
      </w:r>
      <w:r w:rsidRPr="00FC2AB7">
        <w:rPr>
          <w:i/>
        </w:rPr>
        <w:t>Direct sensor access</w:t>
      </w:r>
      <w:r w:rsidR="00A902EF">
        <w:t xml:space="preserve">, </w:t>
      </w:r>
      <w:r w:rsidRPr="00FC2AB7">
        <w:rPr>
          <w:i/>
        </w:rPr>
        <w:t>Middleware infrastructure</w:t>
      </w:r>
      <w:r w:rsidR="00A902EF">
        <w:t xml:space="preserve"> und </w:t>
      </w:r>
      <w:r w:rsidRPr="00FC2AB7">
        <w:rPr>
          <w:i/>
        </w:rPr>
        <w:t>Context server</w:t>
      </w:r>
      <w:r>
        <w:t>.</w:t>
      </w:r>
      <w:r w:rsidR="00F72F28">
        <w:t xml:space="preserve"> </w:t>
      </w:r>
      <w:r>
        <w:t>Die Verarbeitung</w:t>
      </w:r>
      <w:r w:rsidR="00C82A2C">
        <w:t>s</w:t>
      </w:r>
      <w:r w:rsidR="00DB6D00">
        <w:t>stelle der I</w:t>
      </w:r>
      <w:r w:rsidR="00DB6D00">
        <w:t>n</w:t>
      </w:r>
      <w:r w:rsidR="00DB6D00">
        <w:t xml:space="preserve">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723AA42A"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Die Idee ist, dass verschiedene U</w:t>
      </w:r>
      <w:r>
        <w:t>m</w:t>
      </w:r>
      <w:r>
        <w:t xml:space="preserve">welteinwirkungen und Kontexte durch </w:t>
      </w:r>
      <w:r w:rsidR="00423AE5">
        <w:t>unterschiedliche</w:t>
      </w:r>
      <w:r w:rsidR="00AC2988">
        <w:t xml:space="preserve"> </w:t>
      </w:r>
      <w:r>
        <w:t>Sensoren wahrgenommen we</w:t>
      </w:r>
      <w:r>
        <w:t>r</w:t>
      </w:r>
      <w:r>
        <w:t>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w:t>
      </w:r>
      <w:r>
        <w:t>b</w:t>
      </w:r>
      <w:r>
        <w:t xml:space="preserve">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C53AFE">
        <w:t>.</w:t>
      </w:r>
    </w:p>
    <w:p w14:paraId="4A17FA13" w14:textId="66AFA110" w:rsidR="00C63EB3" w:rsidRDefault="00C63EB3" w:rsidP="00C63EB3">
      <w:r>
        <w:t>Im Rahmen dieser Arbeit soll eine Kombination der beiden Kategorisierungen zum Ei</w:t>
      </w:r>
      <w:r>
        <w:t>n</w:t>
      </w:r>
      <w:r>
        <w:t>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6" w:name="_Toc282764475"/>
      <w:r>
        <w:t xml:space="preserve">QR </w:t>
      </w:r>
      <w:r w:rsidRPr="003C7E2E">
        <w:t>Codes</w:t>
      </w:r>
      <w:bookmarkEnd w:id="16"/>
    </w:p>
    <w:p w14:paraId="131C4F87" w14:textId="22B2002E" w:rsidR="00C63EB3" w:rsidRDefault="00C63EB3" w:rsidP="00C63EB3">
      <w:pPr>
        <w:pStyle w:val="BasicText"/>
      </w:pPr>
      <w:r>
        <w:t>Als spezielle Art der visuellen Kontextsensitivität</w:t>
      </w:r>
      <w:r w:rsidR="00DB6D00">
        <w:t xml:space="preserve"> (siehe </w:t>
      </w:r>
      <w:r w:rsidR="00B71DF7" w:rsidRPr="00D252A1">
        <w:rPr>
          <w:rStyle w:val="IntensiverVerweis"/>
          <w:b w:val="0"/>
        </w:rPr>
        <w:fldChar w:fldCharType="begin"/>
      </w:r>
      <w:r w:rsidR="00DB6D00" w:rsidRPr="00D252A1">
        <w:rPr>
          <w:rStyle w:val="IntensiverVerweis"/>
          <w:b w:val="0"/>
        </w:rPr>
        <w:instrText xml:space="preserve"> REF _Ref280794651 \h </w:instrText>
      </w:r>
      <w:r w:rsidR="00B71DF7" w:rsidRPr="00D252A1">
        <w:rPr>
          <w:rStyle w:val="IntensiverVerweis"/>
          <w:b w:val="0"/>
        </w:rPr>
      </w:r>
      <w:r w:rsidR="00B71DF7" w:rsidRPr="00D252A1">
        <w:rPr>
          <w:rStyle w:val="IntensiverVerweis"/>
          <w:b w:val="0"/>
        </w:rPr>
        <w:fldChar w:fldCharType="separate"/>
      </w:r>
      <w:r w:rsidR="000D70D4" w:rsidRPr="00D252A1">
        <w:rPr>
          <w:b/>
        </w:rPr>
        <w:t xml:space="preserve">Tabelle </w:t>
      </w:r>
      <w:r w:rsidR="000D70D4" w:rsidRPr="00D252A1">
        <w:rPr>
          <w:b/>
          <w:noProof/>
        </w:rPr>
        <w:t>2</w:t>
      </w:r>
      <w:r w:rsidR="000D70D4" w:rsidRPr="00D252A1">
        <w:rPr>
          <w:b/>
        </w:rPr>
        <w:t>.</w:t>
      </w:r>
      <w:r w:rsidR="000D70D4" w:rsidRPr="00D252A1">
        <w:rPr>
          <w:b/>
          <w:noProof/>
        </w:rPr>
        <w:t>1</w:t>
      </w:r>
      <w:r w:rsidR="00B71DF7" w:rsidRPr="00D252A1">
        <w:rPr>
          <w:rStyle w:val="IntensiverVerweis"/>
          <w:b w:val="0"/>
        </w:rPr>
        <w:fldChar w:fldCharType="end"/>
      </w:r>
      <w:r w:rsidR="00DB6D00">
        <w:t>)</w:t>
      </w:r>
      <w:r w:rsidR="00D94CD0">
        <w:t xml:space="preserve"> </w:t>
      </w:r>
      <w:r>
        <w:t>sollten Identifizi</w:t>
      </w:r>
      <w:r>
        <w:t>e</w:t>
      </w:r>
      <w:r>
        <w:t xml:space="preserv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5D48F13" w:rsidR="00C63EB3" w:rsidRPr="00473B0A" w:rsidRDefault="00C63EB3" w:rsidP="00C63EB3">
      <w:pPr>
        <w:pStyle w:val="BasicText"/>
      </w:pPr>
      <w:r>
        <w:t>QR Codes sind zweidimensionale</w:t>
      </w:r>
      <w:r w:rsidR="00D94CD0">
        <w:t>,</w:t>
      </w:r>
      <w:r>
        <w:t xml:space="preserve"> matrixbasierte Barcodes</w:t>
      </w:r>
      <w:r w:rsidR="00C53AFE">
        <w:t>,</w:t>
      </w:r>
      <w:r>
        <w:t xml:space="preserve">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sidRPr="00D252A1">
        <w:t>)</w:t>
      </w:r>
      <w:r>
        <w:t>. Sie wurden en</w:t>
      </w:r>
      <w:r>
        <w:t>t</w:t>
      </w:r>
      <w:r>
        <w: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sie zum Beispiel </w:t>
      </w:r>
      <w:r w:rsidR="00C53AFE">
        <w:t>im</w:t>
      </w:r>
      <w:r>
        <w:t xml:space="preserve"> Einzelhandel </w:t>
      </w:r>
      <w:r w:rsidR="00C53AFE">
        <w:t>zu finden sind</w:t>
      </w:r>
      <w:r>
        <w: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7" w:name="_Ref295840185"/>
      <w:bookmarkStart w:id="18" w:name="_Toc300656931"/>
      <w:bookmarkStart w:id="19" w:name="_Toc305486701"/>
      <w:bookmarkStart w:id="20" w:name="_Toc282764500"/>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bookmarkEnd w:id="17"/>
      <w:r w:rsidRPr="00FC02FE">
        <w:rPr>
          <w:b w:val="0"/>
        </w:rPr>
        <w:tab/>
      </w:r>
      <w:bookmarkEnd w:id="18"/>
      <w:bookmarkEnd w:id="19"/>
      <w:r>
        <w:rPr>
          <w:b w:val="0"/>
        </w:rPr>
        <w:t>QR Code für den Titel dieser Arbeit</w:t>
      </w:r>
      <w:bookmarkEnd w:id="2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4C7F19DC" w:rsidR="00C63EB3" w:rsidRDefault="00C63EB3" w:rsidP="00C63EB3">
      <w:pPr>
        <w:pStyle w:val="BasicText"/>
      </w:pPr>
      <w:r>
        <w:t>QR Codes finden heute viel</w:t>
      </w:r>
      <w:r w:rsidR="00AC2988">
        <w:t>fältige</w:t>
      </w:r>
      <w:r>
        <w:t xml:space="preserve"> Anwendung. Sie sind in der Werbung, auf Visite</w:t>
      </w:r>
      <w:r>
        <w:t>n</w:t>
      </w:r>
      <w:r>
        <w:t xml:space="preserve">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w:t>
      </w:r>
      <w:r w:rsidR="00A268E4">
        <w:t xml:space="preserve"> </w:t>
      </w:r>
      <w:r>
        <w:t>in ihrer ursprünglichen B</w:t>
      </w:r>
      <w:r>
        <w:t>e</w:t>
      </w:r>
      <w:r>
        <w:t>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w:t>
      </w:r>
      <w:r w:rsidR="00C53AFE">
        <w:t>,</w:t>
      </w:r>
      <w:r>
        <w:t xml:space="preserve"> in der Werbung oder ein i</w:t>
      </w:r>
      <w:r>
        <w:t>n</w:t>
      </w:r>
      <w:r>
        <w:t>formativer Text über ein Ausstellungsstück in einem Museum. Zusätzlich ist es mö</w:t>
      </w:r>
      <w:r>
        <w:t>g</w:t>
      </w:r>
      <w:r>
        <w:t>lich, die vom QR Code zur Verfügung gestellte Information mit von weiteren Sensoren des Geräts festg</w:t>
      </w:r>
      <w:r>
        <w:t>e</w:t>
      </w:r>
      <w:r>
        <w:t>stellte</w:t>
      </w:r>
      <w:r w:rsidR="00B54569">
        <w:t>n</w:t>
      </w:r>
      <w:r w:rsidR="00AC2988">
        <w:t xml:space="preserve"> Informationen zu verknüpfen</w:t>
      </w:r>
      <w:r w:rsidR="00400E87">
        <w:t>,</w:t>
      </w:r>
      <w:r>
        <w:t xml:space="preserve"> um so ein ganzheitliches kontextsensitives Sy</w:t>
      </w:r>
      <w:r>
        <w:t>s</w:t>
      </w:r>
      <w:r>
        <w:t xml:space="preserve">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1" w:name="_Toc282764476"/>
      <w:r>
        <w:t>Location-</w:t>
      </w:r>
      <w:r w:rsidRPr="003C7E2E">
        <w:t>Based Services</w:t>
      </w:r>
      <w:bookmarkEnd w:id="21"/>
    </w:p>
    <w:p w14:paraId="44AF4288" w14:textId="7366FB8C" w:rsidR="00C63EB3"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F77AB1">
        <w:t>s</w:t>
      </w:r>
      <w:r>
        <w:t>ten und bekanntesten Beispiele unter den kontextsensitiven Anwendungen. Dafür spricht, dass neben einem in den USA r</w:t>
      </w:r>
      <w:r>
        <w:t>e</w:t>
      </w:r>
      <w:r>
        <w:t xml:space="preserv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w:t>
      </w:r>
      <w:r>
        <w:t>e</w:t>
      </w:r>
      <w:r>
        <w:t xml:space="preserv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w:t>
      </w:r>
      <w:r w:rsidR="008C3E42">
        <w:t>t</w:t>
      </w:r>
      <w:r w:rsidR="008C3E42">
        <w:t>bar sind</w:t>
      </w:r>
      <w:r>
        <w:t xml:space="preserve">. Neuere Veröffentlichungen beschäftigen sich eher mit der Verknüpfung von bestehenden Location-Based Services mit weiteren Technologien </w:t>
      </w:r>
      <w:r w:rsidR="00153617">
        <w:fldChar w:fldCharType="begin" w:fldLock="1"/>
      </w:r>
      <w:r w:rsidR="00153617">
        <w:instrText>ADDIN CSL_CITATION { "citationItems" : [ { "id" : "ITEM-1",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1", "issued" : { "date-parts" : [ [ "2011" ] ] }, "page" : "1082", "publisher" : "ACM Press", "publisher-place" : "New York, New York, USA", "title" : "Friendship and mobility: user movement in location-based social networks", "type" : "paper-conference" }, "uris" : [ "http://www.mendeley.com/documents/?uuid=7379d678-636d-41aa-912b-bd813d733375" ] }, { "id" : "ITEM-2",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2", "issued" : { "date-parts" : [ [ "2012" ] ] }, "page" : "114-121", "title" : "Exploring Social-Historical Ties on Location-Based Social Networks", "type" : "paper-conference" }, "prefix" : " ", "uris" : [ "http://www.mendeley.com/documents/?uuid=d9a44125-6cd6-4ff1-9f4f-629a7ae933fe" ] } ], "mendeley" : { "formattedCitation" : "(Cho et al. 2011; Gao et al. 2012)", "plainTextFormattedCitation" : "(Cho et al. 2011; Gao et al. 2012)" }, "properties" : { "noteIndex" : 0 }, "schema" : "https://github.com/citation-style-language/schema/raw/master/csl-citation.json" }</w:instrText>
      </w:r>
      <w:r w:rsidR="00153617">
        <w:fldChar w:fldCharType="separate"/>
      </w:r>
      <w:r w:rsidR="00153617" w:rsidRPr="00153617">
        <w:rPr>
          <w:noProof/>
        </w:rPr>
        <w:t>(Cho et al. 2011; Gao et al. 2012)</w:t>
      </w:r>
      <w:r w:rsidR="00153617">
        <w:fldChar w:fldCharType="end"/>
      </w:r>
      <w:r w:rsidR="00153617">
        <w:t>.</w:t>
      </w:r>
    </w:p>
    <w:p w14:paraId="6B6C05F8" w14:textId="77777777" w:rsidR="00C53AFE" w:rsidRDefault="00C53AFE" w:rsidP="00C63EB3">
      <w:pPr>
        <w:pStyle w:val="BasicText"/>
      </w:pPr>
    </w:p>
    <w:p w14:paraId="12983540" w14:textId="56000BB0" w:rsidR="00C63EB3" w:rsidRDefault="00C63EB3" w:rsidP="00C63EB3">
      <w:pPr>
        <w:pStyle w:val="BasicText"/>
      </w:pPr>
      <w:r>
        <w:lastRenderedPageBreak/>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ihrem Kerndienst Extrainformationen durch ortsbasierte Dienste hinzufügen</w:t>
      </w:r>
      <w:r w:rsidR="00400E87">
        <w:t xml:space="preserve"> –</w:t>
      </w:r>
      <w:r>
        <w:t xml:space="preserve"> sprechen für die Annahme, dass Location-Based Services akzeptierte Anwendungen in der Welt der mobilen En</w:t>
      </w:r>
      <w:r>
        <w:t>d</w:t>
      </w:r>
      <w:r>
        <w:t>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2" w:name="_Toc282764501"/>
      <w:r w:rsidRPr="00C33FAB">
        <w:t xml:space="preserve">Abb. </w:t>
      </w:r>
      <w:r w:rsidR="00B71DF7">
        <w:fldChar w:fldCharType="begin"/>
      </w:r>
      <w:r w:rsidR="00B44C3B">
        <w:instrText xml:space="preserve"> STYLEREF 1 \s </w:instrText>
      </w:r>
      <w:r w:rsidR="00B71DF7">
        <w:fldChar w:fldCharType="separate"/>
      </w:r>
      <w:r w:rsidR="000D70D4">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Foursquare auf iOS 8.1.1</w:t>
      </w:r>
      <w:bookmarkEnd w:id="2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w:t>
      </w:r>
      <w:r>
        <w:t>i</w:t>
      </w:r>
      <w:r>
        <w:t>ten oder Sendemasten geschehen kann</w:t>
      </w:r>
      <w:r w:rsidR="00F77AB1">
        <w:t xml:space="preserve"> </w:t>
      </w:r>
      <w:r w:rsidR="008D1756">
        <w:t>oder o</w:t>
      </w:r>
      <w:r w:rsidR="00F77AB1">
        <w:t xml:space="preserve">b es </w:t>
      </w:r>
      <w:r>
        <w:t xml:space="preserve">sich um eine Lokalisierung in einem Gebäude handelt, welche dann </w:t>
      </w:r>
      <w:commentRangeStart w:id="23"/>
      <w:r>
        <w:t xml:space="preserve">zum Beispiel </w:t>
      </w:r>
      <w:commentRangeEnd w:id="23"/>
      <w:r w:rsidR="003F6D50">
        <w:rPr>
          <w:rStyle w:val="Kommentarzeichen"/>
        </w:rPr>
        <w:commentReference w:id="23"/>
      </w:r>
      <w:r>
        <w:t>über die bereits genannten QR Codes g</w:t>
      </w:r>
      <w:r>
        <w:t>e</w:t>
      </w:r>
      <w:r>
        <w:t xml:space="preserv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4" w:name="_Ref282426549"/>
      <w:bookmarkStart w:id="25" w:name="_Toc282764477"/>
      <w:r w:rsidRPr="00D86AC0">
        <w:lastRenderedPageBreak/>
        <w:t>Objekt- und Bilderkennung</w:t>
      </w:r>
      <w:bookmarkEnd w:id="24"/>
      <w:bookmarkEnd w:id="25"/>
    </w:p>
    <w:p w14:paraId="08FABB9B" w14:textId="0914374A" w:rsidR="00C63EB3" w:rsidRDefault="00C63EB3" w:rsidP="00C63EB3">
      <w:pPr>
        <w:pStyle w:val="BasicText"/>
      </w:pPr>
      <w:r>
        <w:t xml:space="preserve">Objekt- und Bilderkennung (engl. </w:t>
      </w:r>
      <w:r w:rsidRPr="004C682A">
        <w:rPr>
          <w:i/>
        </w:rPr>
        <w:t>Object Recognition</w:t>
      </w:r>
      <w:r>
        <w:t xml:space="preserve">) sind als Unterbereich der </w:t>
      </w:r>
      <w:r w:rsidRPr="009A2C6C">
        <w:rPr>
          <w:i/>
        </w:rPr>
        <w:t>Co</w:t>
      </w:r>
      <w:r w:rsidRPr="009A2C6C">
        <w:rPr>
          <w:i/>
        </w:rPr>
        <w:t>m</w:t>
      </w:r>
      <w:r w:rsidRPr="009A2C6C">
        <w:rPr>
          <w:i/>
        </w:rPr>
        <w:t>puter Vision</w:t>
      </w:r>
      <w:r>
        <w:t xml:space="preserve">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Bei Computer Vision handelt es sich um einen Forschungsbereich der Informationstechnik, über den erste wissenschaf</w:t>
      </w:r>
      <w:r>
        <w:t>t</w:t>
      </w:r>
      <w:r>
        <w:t xml:space="preserve">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w:t>
      </w:r>
      <w:r>
        <w:t>h</w:t>
      </w:r>
      <w:r>
        <w:t>nologie, wie der Automation, Robotik oder auch der Medizininformatik eingebunden</w:t>
      </w:r>
      <w:r w:rsidR="00F77AB1">
        <w:t xml:space="preserve">. Sie kommt zum Beispiel </w:t>
      </w:r>
      <w:r>
        <w:t xml:space="preserve">zur Steuerung von  </w:t>
      </w:r>
      <w:r w:rsidR="00F77AB1">
        <w:t>Montagearmen in der Industrie zum Ei</w:t>
      </w:r>
      <w:r w:rsidR="00F77AB1">
        <w:t>n</w:t>
      </w:r>
      <w:r w:rsidR="00F77AB1">
        <w:t xml:space="preserve">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2BD20409" w:rsidR="00C63EB3" w:rsidRDefault="00C63EB3" w:rsidP="00C63EB3">
      <w:pPr>
        <w:pStyle w:val="BasicText"/>
      </w:pPr>
      <w:r>
        <w:t xml:space="preserve">So existieren Applikationen, welche Texterkennung (engl. </w:t>
      </w:r>
      <w:r w:rsidRPr="004C682A">
        <w:rPr>
          <w:i/>
        </w:rPr>
        <w:t>Optical Character Recogn</w:t>
      </w:r>
      <w:r w:rsidRPr="004C682A">
        <w:rPr>
          <w:i/>
        </w:rPr>
        <w:t>i</w:t>
      </w:r>
      <w:r w:rsidRPr="004C682A">
        <w:rPr>
          <w:i/>
        </w:rPr>
        <w:t>tion (OCR)</w:t>
      </w:r>
      <w:r>
        <w:t>)</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der etwa A</w:t>
      </w:r>
      <w:r>
        <w:t>n</w:t>
      </w:r>
      <w:r>
        <w:t>wendungen wie Google Goggles, welches in der Lage ist</w:t>
      </w:r>
      <w:r w:rsidR="00567D18">
        <w:t>,</w:t>
      </w:r>
      <w:r>
        <w:t xml:space="preserve"> fotografierte </w:t>
      </w:r>
      <w:r w:rsidR="00567D18">
        <w:t xml:space="preserve"> Sudokurätsel </w:t>
      </w:r>
      <w:r>
        <w:t>zu lösen oder</w:t>
      </w:r>
      <w:r w:rsidR="0044006A">
        <w:t xml:space="preserve"> kontextsensitive</w:t>
      </w:r>
      <w:r>
        <w:t xml:space="preserve"> Informationen zu bekannten Gemälden in Museen zu s</w:t>
      </w:r>
      <w:r>
        <w:t>u</w:t>
      </w:r>
      <w:r>
        <w:t>chen.</w:t>
      </w:r>
    </w:p>
    <w:p w14:paraId="79046BB1" w14:textId="4BA185EF" w:rsidR="00C63EB3" w:rsidRDefault="00C63EB3" w:rsidP="00C63EB3">
      <w:pPr>
        <w:pStyle w:val="BasicText"/>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0D70D4">
        <w:t xml:space="preserve">Tabelle </w:t>
      </w:r>
      <w:r w:rsidR="000D70D4">
        <w:rPr>
          <w:noProof/>
        </w:rPr>
        <w:t>2</w:t>
      </w:r>
      <w:r w:rsidR="000D70D4">
        <w:t>.</w:t>
      </w:r>
      <w:r w:rsidR="000D70D4">
        <w:rPr>
          <w:noProof/>
        </w:rPr>
        <w:t>1</w:t>
      </w:r>
      <w:r w:rsidR="00B71DF7" w:rsidRPr="00C90F1E">
        <w:rPr>
          <w:rStyle w:val="IntensiverVerweis"/>
        </w:rPr>
        <w:fldChar w:fldCharType="end"/>
      </w:r>
      <w:r w:rsidR="0056459E">
        <w:t xml:space="preserve">) </w:t>
      </w:r>
      <w:r>
        <w:t>zur E</w:t>
      </w:r>
      <w:r>
        <w:t>r</w:t>
      </w:r>
      <w:r>
        <w:t>ken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Corner Detection</w:t>
      </w:r>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w:t>
      </w:r>
      <w:r w:rsidR="00B31CD3" w:rsidRPr="004C682A">
        <w:rPr>
          <w:i/>
        </w:rPr>
        <w:t>Blob Detection</w:t>
      </w:r>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w:t>
      </w:r>
      <w:r>
        <w:t>h</w:t>
      </w:r>
      <w:r>
        <w:t>men der Merkmalserkennung</w:t>
      </w:r>
      <w:r w:rsidR="0056459E">
        <w:t xml:space="preserve"> einzuordnen</w:t>
      </w:r>
      <w:r w:rsidR="00E541AD">
        <w:t xml:space="preserve"> </w:t>
      </w:r>
      <w:r w:rsidR="00B31CD3">
        <w:t>und haben gemein, dass sie entwickelt wu</w:t>
      </w:r>
      <w:r w:rsidR="00B31CD3">
        <w:t>r</w:t>
      </w:r>
      <w:r w:rsidR="00B31CD3">
        <w:t>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32F187CA" w:rsidR="00C06DA7" w:rsidRDefault="00C06DA7" w:rsidP="00C63EB3">
      <w:pPr>
        <w:pStyle w:val="BasicText"/>
        <w:rPr>
          <w:b/>
          <w:kern w:val="28"/>
        </w:rPr>
      </w:pPr>
      <w:r>
        <w:t xml:space="preserve">Insgesamt ist </w:t>
      </w:r>
      <w:r w:rsidR="0044006A">
        <w:t>das Gebiet</w:t>
      </w:r>
      <w:r>
        <w:t xml:space="preserve"> der Objekt- und Bilderkennung der Bereich in dem si</w:t>
      </w:r>
      <w:r w:rsidR="00ED6B18">
        <w:t xml:space="preserve">ch </w:t>
      </w:r>
      <w:r w:rsidR="0044006A">
        <w:t xml:space="preserve">die </w:t>
      </w:r>
      <w:r w:rsidR="00ED6B18">
        <w:t xml:space="preserve">wenigsten </w:t>
      </w:r>
      <w:r w:rsidR="0044006A">
        <w:t xml:space="preserve">kontextsensitiven </w:t>
      </w:r>
      <w:r w:rsidR="00ED6B18">
        <w:t>Anwendungen finden lassen. Er bietet sich daher für eine Umsetzung in di</w:t>
      </w:r>
      <w:r w:rsidR="00ED6B18">
        <w:t>e</w:t>
      </w:r>
      <w:r w:rsidR="00ED6B18">
        <w:t xml:space="preserve">ser </w:t>
      </w:r>
      <w:r w:rsidR="00C53AFE">
        <w:t xml:space="preserve">praxisbasierten </w:t>
      </w:r>
      <w:r w:rsidR="0044006A">
        <w:t>Bachelora</w:t>
      </w:r>
      <w:r w:rsidR="00ED6B18">
        <w:t>rbeit an.</w:t>
      </w:r>
    </w:p>
    <w:p w14:paraId="39A45060" w14:textId="77777777" w:rsidR="00C63EB3" w:rsidRPr="003C7E2E" w:rsidRDefault="00C63EB3" w:rsidP="00C63EB3">
      <w:pPr>
        <w:pStyle w:val="berschrift1"/>
      </w:pPr>
      <w:bookmarkStart w:id="26" w:name="_Toc282764478"/>
      <w:r w:rsidRPr="003C7E2E">
        <w:lastRenderedPageBreak/>
        <w:t>Google Glass</w:t>
      </w:r>
      <w:bookmarkEnd w:id="26"/>
    </w:p>
    <w:p w14:paraId="6FAC3C14" w14:textId="77777777" w:rsidR="00C63EB3" w:rsidRDefault="00C63EB3" w:rsidP="00C63EB3">
      <w:pPr>
        <w:pStyle w:val="berschrift2"/>
      </w:pPr>
      <w:bookmarkStart w:id="27" w:name="_Toc282764479"/>
      <w:r w:rsidRPr="003C7E2E">
        <w:t>Die Google Glass als Vertreter der Augmented Reality</w:t>
      </w:r>
      <w:bookmarkEnd w:id="27"/>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w:t>
      </w:r>
      <w:r>
        <w:t>u</w:t>
      </w:r>
      <w:r>
        <w:t xml:space="preserve">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w:t>
      </w:r>
      <w:r>
        <w:t>g</w:t>
      </w:r>
      <w:r>
        <w:t>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w:t>
      </w:r>
      <w:r w:rsidR="00E541AD">
        <w:t>ä</w:t>
      </w:r>
      <w:r w:rsidR="00E541AD">
        <w:t xml:space="preserve">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3E178680" w14:textId="77777777" w:rsidR="00C53AFE"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w:t>
      </w:r>
    </w:p>
    <w:p w14:paraId="7E4E207D" w14:textId="278FA448" w:rsidR="00C63EB3" w:rsidRDefault="00C63EB3" w:rsidP="00C63EB3">
      <w:pPr>
        <w:pStyle w:val="BasicText"/>
      </w:pPr>
      <w:r>
        <w:lastRenderedPageBreak/>
        <w:t>Bis heute befindet sich Project Glass in der Open 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8" w:name="_Toc282764480"/>
      <w:r w:rsidRPr="003C7E2E">
        <w:t>Spezifikationen und Besonderheiten der Google Glass</w:t>
      </w:r>
      <w:bookmarkEnd w:id="28"/>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29" w:name="_Ref282439165"/>
      <w:bookmarkStart w:id="30" w:name="_Toc282764481"/>
      <w:r w:rsidRPr="003C7E2E">
        <w:t>Hardwarespezifikationen</w:t>
      </w:r>
      <w:bookmarkEnd w:id="29"/>
      <w:bookmarkEnd w:id="30"/>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C9E3872" w14:textId="77777777" w:rsidR="00C53AFE" w:rsidRDefault="00C63EB3" w:rsidP="00C63EB3">
      <w:pPr>
        <w:pStyle w:val="Beschriftung"/>
        <w:rPr>
          <w:b w:val="0"/>
        </w:rPr>
      </w:pPr>
      <w:bookmarkStart w:id="31" w:name="_Toc282764502"/>
      <w:r w:rsidRPr="00C33FAB">
        <w:t xml:space="preserve">Abb. </w:t>
      </w:r>
      <w:r w:rsidR="00B71DF7">
        <w:fldChar w:fldCharType="begin"/>
      </w:r>
      <w:r w:rsidR="00B44C3B">
        <w:instrText xml:space="preserve"> STYLEREF 1 \s </w:instrText>
      </w:r>
      <w:r w:rsidR="00B71DF7">
        <w:fldChar w:fldCharType="separate"/>
      </w:r>
      <w:r w:rsidR="000D70D4">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Beschriftete Google Glass</w:t>
      </w:r>
      <w:bookmarkEnd w:id="31"/>
      <w:r>
        <w:rPr>
          <w:b w:val="0"/>
        </w:rPr>
        <w:t xml:space="preserve"> </w:t>
      </w:r>
    </w:p>
    <w:p w14:paraId="24971E30" w14:textId="15B15B3C" w:rsidR="00C63EB3" w:rsidRPr="00CF2A59" w:rsidRDefault="00C63EB3" w:rsidP="00C53AFE">
      <w:pPr>
        <w:pStyle w:val="Beschriftung"/>
        <w:ind w:hanging="2"/>
      </w:pPr>
      <w:commentRangeStart w:id="32"/>
      <w:r>
        <w:rPr>
          <w:b w:val="0"/>
        </w:rPr>
        <w:t xml:space="preserve">(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r w:rsidR="00B71DF7">
        <w:rPr>
          <w:b w:val="0"/>
        </w:rPr>
        <w:fldChar w:fldCharType="end"/>
      </w:r>
      <w:commentRangeEnd w:id="32"/>
      <w:r w:rsidR="00B2284E">
        <w:rPr>
          <w:rStyle w:val="Kommentarzeichen"/>
          <w:b w:val="0"/>
        </w:rPr>
        <w:commentReference w:id="32"/>
      </w:r>
    </w:p>
    <w:p w14:paraId="546DDDCB" w14:textId="7E291789"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w:t>
      </w:r>
      <w:r w:rsidR="00BA2938">
        <w:t>,</w:t>
      </w:r>
      <w:r>
        <w:t xml:space="preserve"> über Sprachbefehle oder ein Touchpad bedienbare</w:t>
      </w:r>
      <w:r w:rsidR="00BA2938">
        <w:t>,</w:t>
      </w:r>
      <w:r>
        <w:t xml:space="preserve"> AR</w:t>
      </w:r>
      <w:r w:rsidR="00EC0734">
        <w:t>-</w:t>
      </w:r>
      <w:r>
        <w:t>Brille. Sie ist mit WLAN</w:t>
      </w:r>
      <w:r w:rsidR="00EE104B">
        <w:t>-</w:t>
      </w:r>
      <w:r>
        <w:t xml:space="preserve"> und </w:t>
      </w:r>
      <w:r w:rsidR="00EE104B">
        <w:t xml:space="preserve">Bluetoothmodulen </w:t>
      </w:r>
      <w:r>
        <w:t>ausg</w:t>
      </w:r>
      <w:r>
        <w:t>e</w:t>
      </w:r>
      <w:r>
        <w:t xml:space="preserv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7336E533"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commentRangeStart w:id="33"/>
      <w:r>
        <w:lastRenderedPageBreak/>
        <w:t xml:space="preserve">Dabei </w:t>
      </w:r>
      <w:r w:rsidR="00C53AFE">
        <w:t>entsteht durch das Prisma Display der</w:t>
      </w:r>
      <w:r>
        <w:t xml:space="preserve"> Eindruck</w:t>
      </w:r>
      <w:commentRangeEnd w:id="33"/>
      <w:r w:rsidR="00B2284E">
        <w:rPr>
          <w:rStyle w:val="Kommentarzeichen"/>
        </w:rPr>
        <w:commentReference w:id="33"/>
      </w:r>
      <w:r>
        <w:t>, als würde die Benutzeroberfl</w:t>
      </w:r>
      <w:r>
        <w:t>ä</w:t>
      </w:r>
      <w:r>
        <w:t xml:space="preserve">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3CCD22CF" w:rsidR="00C63EB3" w:rsidRDefault="00C63EB3" w:rsidP="00C63EB3">
      <w:pPr>
        <w:pStyle w:val="BasicText"/>
      </w:pPr>
      <w:r>
        <w:t>Im hinteren Teil des Gerät</w:t>
      </w:r>
      <w:r w:rsidR="00780DFE">
        <w:t>e</w:t>
      </w:r>
      <w:r>
        <w:t>s befinden sich ein einzelliger Lithium Polymer Akku mi</w:t>
      </w:r>
      <w:r w:rsidR="000357FC">
        <w:t>t 2.1 Wattstunden (Wh) und ein</w:t>
      </w:r>
      <w:r>
        <w:t xml:space="preserve"> Bone Conduction Speaker. An der rechten Seite ist ein Touchpad zu finden, welches die Eingabe ähnlich einem </w:t>
      </w:r>
      <w:r w:rsidR="00F77AB1">
        <w:t>Notebook-Touchpad ermö</w:t>
      </w:r>
      <w:r w:rsidR="00F77AB1">
        <w:t>g</w:t>
      </w:r>
      <w:r w:rsidR="00F77AB1">
        <w:t xml:space="preserve">licht. In </w:t>
      </w:r>
      <w:r>
        <w:t>Verlängerung des Touchmoduls befinden sich die Recheneinheit mit Mikrofon, GPS-Einheit, einer 5 Megapixel-Kamera, sowie Beschleunigungs- und Erschütterung</w:t>
      </w:r>
      <w:r>
        <w:t>s</w:t>
      </w:r>
      <w:r>
        <w:t xml:space="preserve">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 xml:space="preserve">wie </w:t>
      </w:r>
      <w:commentRangeStart w:id="34"/>
      <w:r>
        <w:t xml:space="preserve">zum Beispiel </w:t>
      </w:r>
      <w:commentRangeEnd w:id="34"/>
      <w:r w:rsidR="00EE4976">
        <w:rPr>
          <w:rStyle w:val="Kommentarzeichen"/>
        </w:rPr>
        <w:commentReference w:id="34"/>
      </w:r>
      <w:r>
        <w:t>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5" w:name="_Toc282764482"/>
      <w:r w:rsidRPr="003C7E2E">
        <w:t>Softwarespezifikationen</w:t>
      </w:r>
      <w:bookmarkEnd w:id="35"/>
    </w:p>
    <w:p w14:paraId="41BA8410" w14:textId="6D8EF674" w:rsidR="00C63EB3" w:rsidRDefault="00C63EB3" w:rsidP="00C63EB3">
      <w:pPr>
        <w:pStyle w:val="BasicText"/>
      </w:pPr>
      <w:r>
        <w:t>Die Glass benutzt Googles hauseigenes Betrieb</w:t>
      </w:r>
      <w:r w:rsidR="004C682A">
        <w:t xml:space="preserve">ssystem für den mobilen Markt, </w:t>
      </w:r>
      <w:r w:rsidR="004C682A" w:rsidRPr="004C682A">
        <w:rPr>
          <w:i/>
        </w:rPr>
        <w:t>Andr</w:t>
      </w:r>
      <w:r w:rsidR="004C682A" w:rsidRPr="004C682A">
        <w:rPr>
          <w:i/>
        </w:rPr>
        <w:t>o</w:t>
      </w:r>
      <w:r w:rsidR="004C682A" w:rsidRPr="004C682A">
        <w:rPr>
          <w:i/>
        </w:rPr>
        <w:t>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071A4AA6" w14:textId="0978DBA2" w:rsidR="000357FC"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w:t>
      </w:r>
      <w:r>
        <w:t>e</w:t>
      </w:r>
      <w:r>
        <w:t xml:space="preserv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7C8E946A" w:rsidR="00C63EB3" w:rsidRDefault="00C63EB3" w:rsidP="00C63EB3">
      <w:pPr>
        <w:pStyle w:val="BasicText"/>
      </w:pPr>
      <w:r>
        <w:t xml:space="preserve">Zum Ansprechen der speziellen Komponenten der AR-Brille hat Google zudem eine Erweiterung des </w:t>
      </w:r>
      <w:r w:rsidRPr="00BA2938">
        <w:rPr>
          <w:i/>
        </w:rPr>
        <w:t>Android</w:t>
      </w:r>
      <w:r>
        <w:t xml:space="preserve"> </w:t>
      </w:r>
      <w:r w:rsidRPr="004C682A">
        <w:rPr>
          <w:i/>
        </w:rPr>
        <w:t>Software Development Kit (SDK),</w:t>
      </w:r>
      <w:r>
        <w:t xml:space="preserve"> das </w:t>
      </w:r>
      <w:r w:rsidRPr="00BA2938">
        <w:rPr>
          <w:i/>
        </w:rPr>
        <w:t xml:space="preserve">Glass Development Kit </w:t>
      </w:r>
      <w:r w:rsidRPr="00BA2938">
        <w:rPr>
          <w:i/>
        </w:rPr>
        <w:lastRenderedPageBreak/>
        <w:t>(GDK)</w:t>
      </w:r>
      <w:r>
        <w:t xml:space="preserve">,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Zum Zeitpunkt dieser Arbeit lag GDK in der Version XE</w:t>
      </w:r>
      <w:r w:rsidR="00BA2938">
        <w:t xml:space="preserve"> </w:t>
      </w:r>
      <w:r>
        <w:t xml:space="preserv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6" w:name="_Toc282764483"/>
      <w:r w:rsidRPr="003C7E2E">
        <w:lastRenderedPageBreak/>
        <w:t xml:space="preserve">Einblendung von kontextsensitiven Inhalten auf der </w:t>
      </w:r>
      <w:r>
        <w:t xml:space="preserve">Google </w:t>
      </w:r>
      <w:r w:rsidRPr="003C7E2E">
        <w:t>Glass</w:t>
      </w:r>
      <w:bookmarkEnd w:id="36"/>
    </w:p>
    <w:p w14:paraId="014D2E5B" w14:textId="0FFC8EAC" w:rsidR="00C63EB3" w:rsidRPr="00205993" w:rsidRDefault="00C63EB3" w:rsidP="00C63EB3">
      <w:pPr>
        <w:pStyle w:val="BasicText"/>
      </w:pPr>
      <w:r>
        <w:t xml:space="preserve">In diesem </w:t>
      </w:r>
      <w:r w:rsidR="00BA2938">
        <w:t>Abschnitt wird</w:t>
      </w:r>
      <w:r>
        <w:t xml:space="preserve"> in die Idee und Funktionsweise der implementierten Applik</w:t>
      </w:r>
      <w:r>
        <w:t>a</w:t>
      </w:r>
      <w:r>
        <w:t>tion sowie der genutzten Bibliotheken eingeführt werden.</w:t>
      </w:r>
    </w:p>
    <w:p w14:paraId="08F80B30" w14:textId="77777777" w:rsidR="00C63EB3" w:rsidRDefault="00C63EB3" w:rsidP="00C63EB3">
      <w:pPr>
        <w:pStyle w:val="berschrift2"/>
      </w:pPr>
      <w:bookmarkStart w:id="37" w:name="_Toc282764484"/>
      <w:r w:rsidRPr="003C7E2E">
        <w:t>Idee und Funktionsweise der kontextsensitiven Applikation</w:t>
      </w:r>
      <w:bookmarkEnd w:id="37"/>
    </w:p>
    <w:p w14:paraId="2ED1F7C6" w14:textId="4F4C9B64" w:rsidR="00C63EB3" w:rsidRDefault="00C63EB3" w:rsidP="00C63EB3">
      <w:pPr>
        <w:pStyle w:val="BasicText"/>
      </w:pPr>
      <w:commentRangeStart w:id="38"/>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commentRangeEnd w:id="38"/>
      <w:r w:rsidR="00BA2938">
        <w:rPr>
          <w:rStyle w:val="Kommentarzeichen"/>
        </w:rPr>
        <w:commentReference w:id="38"/>
      </w:r>
    </w:p>
    <w:p w14:paraId="481B22E9" w14:textId="143277A9" w:rsidR="00C63EB3" w:rsidRDefault="00C63EB3" w:rsidP="00C63EB3">
      <w:pPr>
        <w:pStyle w:val="Beschriftung"/>
      </w:pPr>
      <w:bookmarkStart w:id="39" w:name="_Toc282764503"/>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9"/>
    </w:p>
    <w:p w14:paraId="54171AC6" w14:textId="0C0ED2E7" w:rsidR="00C63EB3" w:rsidRDefault="00C63EB3" w:rsidP="00C63EB3">
      <w:pPr>
        <w:pStyle w:val="BasicText"/>
      </w:pPr>
      <w:r>
        <w:t>Bringt man die Google Glass als Vertreter eines Geräts der Augmented Reality und Kontextsensitivität zusammen, fällt der hohe Überschneidungsgrad der beiden Theme</w:t>
      </w:r>
      <w:r>
        <w:t>n</w:t>
      </w:r>
      <w:r>
        <w:t>bereiche auf. Selbst eine kleine auf der Glass vorinstallierte Anwendung</w:t>
      </w:r>
      <w:r w:rsidR="000357FC">
        <w:t>,</w:t>
      </w:r>
      <w:r>
        <w:t xml:space="preserve"> wie der Ko</w:t>
      </w:r>
      <w:r>
        <w:t>m</w:t>
      </w:r>
      <w:r>
        <w:t>pass</w:t>
      </w:r>
      <w:r w:rsidR="000357FC">
        <w:t>,</w:t>
      </w:r>
      <w:r>
        <w:t xml:space="preserve"> erfüllt streng genommen bereits die Anforderungen, um als kontextsensitive A</w:t>
      </w:r>
      <w:r>
        <w:t>p</w:t>
      </w:r>
      <w:r>
        <w:t>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w:t>
      </w:r>
      <w:r>
        <w:t>o</w:t>
      </w:r>
      <w:r>
        <w:t>nen ergänzt</w:t>
      </w:r>
      <w:r w:rsidR="000357FC">
        <w:t>.</w:t>
      </w:r>
      <w:r>
        <w:t xml:space="preserve"> </w:t>
      </w:r>
      <w:r w:rsidR="000357FC">
        <w:t>W</w:t>
      </w:r>
      <w:r>
        <w:t xml:space="preserve">as sowohl der in </w:t>
      </w:r>
      <w:r w:rsidRPr="00E303C1">
        <w:rPr>
          <w:rStyle w:val="IntensiverVerweis"/>
        </w:rPr>
        <w:t>2.2.1</w:t>
      </w:r>
      <w:r>
        <w:t xml:space="preserve"> angesprochenen Definition eines Location-Based Services, als auch der in </w:t>
      </w:r>
      <w:r w:rsidRPr="00E303C1">
        <w:rPr>
          <w:rStyle w:val="IntensiverVerweis"/>
        </w:rPr>
        <w:t>2.1</w:t>
      </w:r>
      <w:r>
        <w:t xml:space="preserve"> genannten eines </w:t>
      </w:r>
      <w:r w:rsidR="00DB2ADC">
        <w:t>k</w:t>
      </w:r>
      <w:r>
        <w:t xml:space="preserve">ontextsensitiven Systems genügt. </w:t>
      </w:r>
    </w:p>
    <w:p w14:paraId="156B0316" w14:textId="1A4EC8A6" w:rsidR="00C63EB3" w:rsidRDefault="00C63EB3" w:rsidP="000357FC">
      <w:r>
        <w:t>Auch einige von freien Entwicklern veröffentlichte Anwendungen gehen den Weg der</w:t>
      </w:r>
      <w:r w:rsidR="000357FC">
        <w:rPr>
          <w:rStyle w:val="Kommentarzeichen"/>
        </w:rPr>
        <w:t xml:space="preserve"> </w:t>
      </w:r>
      <w:r w:rsidR="000357FC" w:rsidRPr="000357FC">
        <w:rPr>
          <w:rStyle w:val="Kommentarzeichen"/>
          <w:sz w:val="24"/>
          <w:szCs w:val="24"/>
        </w:rPr>
        <w:t>K</w:t>
      </w:r>
      <w:r>
        <w:t>ontextsensitivität und nutzen die Möglichkeiten der Google Gla</w:t>
      </w:r>
      <w:r w:rsidR="00F77AB1">
        <w:t>s</w:t>
      </w:r>
      <w:r>
        <w:t>s, um die über Sens</w:t>
      </w:r>
      <w:r>
        <w:t>o</w:t>
      </w:r>
      <w:r>
        <w:t xml:space="preserve">ren ermittelten </w:t>
      </w:r>
      <w:r w:rsidR="00DB2ADC">
        <w:t xml:space="preserve">Umwelteinflüsse </w:t>
      </w:r>
      <w:r>
        <w:t>auszuwerten und so dem Nutzer kontextsensitive I</w:t>
      </w:r>
      <w:r>
        <w:t>n</w:t>
      </w:r>
      <w:r>
        <w:t>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2FBD9ACC" w14:textId="77777777" w:rsidR="00BA2938" w:rsidRDefault="00C63EB3" w:rsidP="00C63EB3">
      <w:pPr>
        <w:pStyle w:val="BasicText"/>
      </w:pPr>
      <w:r>
        <w:t>Die Idee</w:t>
      </w:r>
      <w:r w:rsidR="000357FC">
        <w:t>,</w:t>
      </w:r>
      <w:r>
        <w:t xml:space="preserve"> </w:t>
      </w:r>
      <w:r w:rsidR="00975152">
        <w:t>der für diese</w:t>
      </w:r>
      <w:r>
        <w:t xml:space="preserve"> Arbeit</w:t>
      </w:r>
      <w:r w:rsidR="00975152">
        <w:t xml:space="preserve"> entwickelten Applikation</w:t>
      </w:r>
      <w:r w:rsidR="000357FC">
        <w:t>,</w:t>
      </w:r>
      <w:r>
        <w:t xml:space="preserve"> entstand direkt aus dem ang</w:t>
      </w:r>
      <w:r>
        <w:t>e</w:t>
      </w:r>
      <w:r>
        <w:t>schlossenen Forschungsprojekt G</w:t>
      </w:r>
      <w:r w:rsidR="000357FC">
        <w:t>LASSROOM</w:t>
      </w:r>
      <w:r>
        <w:t xml:space="preserve">. </w:t>
      </w:r>
    </w:p>
    <w:p w14:paraId="45621EB6" w14:textId="17E84467" w:rsidR="00C63EB3" w:rsidRDefault="00C63EB3" w:rsidP="00C63EB3">
      <w:pPr>
        <w:pStyle w:val="BasicText"/>
      </w:pPr>
      <w:r>
        <w:t>Durch Nutzung einer AR-Brille, in die</w:t>
      </w:r>
      <w:r>
        <w:lastRenderedPageBreak/>
        <w:t>sem Fall der Google Glass, soll es einem Mita</w:t>
      </w:r>
      <w:r>
        <w:t>r</w:t>
      </w:r>
      <w:r>
        <w:t>beiter im technischen Kundendienst e</w:t>
      </w:r>
      <w:r>
        <w:t>r</w:t>
      </w:r>
      <w:r>
        <w:t>möglicht werden, allein durch Interaktion mit der AR-Brille zusätzliche Information</w:t>
      </w:r>
      <w:r w:rsidR="00DB2ADC">
        <w:t>en</w:t>
      </w:r>
      <w:r>
        <w:t xml:space="preserve"> zu der vor ihm liegenden Aufgabe und den ihm eventuell bisher unbekannten Komp</w:t>
      </w:r>
      <w:r>
        <w:t>o</w:t>
      </w:r>
      <w:r>
        <w:t>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1C24AAF4" w:rsidR="00C63EB3" w:rsidRDefault="00C63EB3" w:rsidP="00C63EB3">
      <w:pPr>
        <w:pStyle w:val="BasicText"/>
      </w:pPr>
      <w:r w:rsidRPr="00E8657C">
        <w:t>Die Brille schickt dazu das Foto an einen Server, auf dem die Übereinstimmung des Bildes mit allen bereits bekannten Bildern ermittelt wird. Bei Erfolg werden die Info</w:t>
      </w:r>
      <w:r w:rsidRPr="00E8657C">
        <w:t>r</w:t>
      </w:r>
      <w:r w:rsidRPr="00E8657C">
        <w:t>mationen zu dem am besten übereinstimmenden Bild an die Google Glass</w:t>
      </w:r>
      <w:r>
        <w:t xml:space="preserve"> zurückgese</w:t>
      </w:r>
      <w:r>
        <w:t>n</w:t>
      </w:r>
      <w:r>
        <w:t>det. Erreicht der Matchingprozess mit keinem der bekannten Bilder eine vorher festg</w:t>
      </w:r>
      <w:r>
        <w:t>e</w:t>
      </w:r>
      <w:r>
        <w:t>legte Akzeptanzgrenze, wird der Prozess abgebrochen und dem Nutzer eine entspr</w:t>
      </w:r>
      <w:r>
        <w:t>e</w:t>
      </w:r>
      <w:r>
        <w:t>chende Fehlermeldung angezeigt.</w:t>
      </w:r>
      <w:r w:rsidR="00E43569">
        <w:t xml:space="preserve"> Die Architektur der Applikation lässt sich in </w:t>
      </w:r>
      <w:r w:rsidR="00E43569" w:rsidRPr="00E43569">
        <w:rPr>
          <w:rStyle w:val="IntensiverVerweis"/>
        </w:rPr>
        <w:t>Abb</w:t>
      </w:r>
      <w:r w:rsidR="00BA2938">
        <w:rPr>
          <w:rStyle w:val="IntensiverVerweis"/>
        </w:rPr>
        <w:t>.</w:t>
      </w:r>
      <w:r w:rsidR="00E43569" w:rsidRPr="00E43569">
        <w:rPr>
          <w:rStyle w:val="IntensiverVerweis"/>
        </w:rPr>
        <w:t xml:space="preserve">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000D70D4">
        <w:rPr>
          <w:rStyle w:val="IntensiverVerweis"/>
        </w:rPr>
        <w:t>3.2.1</w:t>
      </w:r>
      <w:r w:rsidRPr="00F5218D">
        <w:rPr>
          <w:rStyle w:val="IntensiverVerweis"/>
        </w:rPr>
        <w:fldChar w:fldCharType="end"/>
      </w:r>
      <w:r>
        <w:t xml:space="preserve"> genannt handelt es sich bei der Google Glass um kein leistungssta</w:t>
      </w:r>
      <w:r>
        <w:t>r</w:t>
      </w:r>
      <w:r>
        <w:t>kes Gerät, u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w:t>
      </w:r>
      <w:r w:rsidR="00C63EB3">
        <w:t>a</w:t>
      </w:r>
      <w:r w:rsidR="00C63EB3">
        <w:t xml:space="preserve">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r w:rsidR="00C63EB3">
        <w:t>Keypoint</w:t>
      </w:r>
      <w:r w:rsidR="006F7448">
        <w:t>-E</w:t>
      </w:r>
      <w:r w:rsidR="00C63EB3">
        <w:t>rkennung und Deskriptorextraktion in der ang</w:t>
      </w:r>
      <w:r w:rsidR="00C63EB3">
        <w:t>e</w:t>
      </w:r>
      <w:r w:rsidR="00C63EB3">
        <w:t>wandten Computer Vision Bibliothek in ein Nonfree-Modul</w:t>
      </w:r>
      <w:r w:rsidR="00DD37D6">
        <w:t>.</w:t>
      </w:r>
      <w:r w:rsidR="00C63EB3">
        <w:t xml:space="preserve"> Diese</w:t>
      </w:r>
      <w:r w:rsidR="00975152">
        <w:t>s</w:t>
      </w:r>
      <w:r w:rsidR="00C63EB3">
        <w:t xml:space="preserve"> ist bis heute nur über Umwege in der Android-Version v</w:t>
      </w:r>
      <w:commentRangeStart w:id="40"/>
      <w:r w:rsidR="00C63EB3">
        <w:t>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commentRangeEnd w:id="40"/>
      <w:r w:rsidR="00C63EB3">
        <w:rPr>
          <w:rStyle w:val="Kommentarzeichen"/>
        </w:rPr>
        <w:commentReference w:id="40"/>
      </w:r>
    </w:p>
    <w:p w14:paraId="6257E23F" w14:textId="45BF1434" w:rsidR="00C63EB3" w:rsidRDefault="00C63EB3" w:rsidP="00C63EB3">
      <w:pPr>
        <w:pStyle w:val="BasicText"/>
      </w:pPr>
      <w:r>
        <w:t>Der implementierte Matchingprozess erfolgt dabei</w:t>
      </w:r>
      <w:r w:rsidR="00BA2938">
        <w:t xml:space="preserve"> auf dem Server</w:t>
      </w:r>
      <w:r>
        <w:t xml:space="preserve">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10C33782" w14:textId="77777777" w:rsidR="000357FC"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welche durch Pflege der Daten auf Clientseite entstehen würde</w:t>
      </w:r>
      <w:r>
        <w:t xml:space="preserve">. </w:t>
      </w:r>
    </w:p>
    <w:p w14:paraId="2355C387" w14:textId="2C352189" w:rsidR="00C63EB3" w:rsidRDefault="00C63EB3" w:rsidP="00C63EB3">
      <w:pPr>
        <w:pStyle w:val="BasicText"/>
      </w:pPr>
      <w:r>
        <w:lastRenderedPageBreak/>
        <w:t>Es erleichtert aber auch den nachträglichen Austausch der AR-Brille oder sogar die I</w:t>
      </w:r>
      <w:r>
        <w:t>n</w:t>
      </w:r>
      <w:r>
        <w:t xml:space="preserve">tegration eines weiteren mobilen Gerätes, da der Server über eine einfache </w:t>
      </w:r>
      <w:r w:rsidRPr="00D94C37">
        <w:rPr>
          <w:i/>
        </w:rPr>
        <w:t>REST-API (Representational State Transfer - Application Programming Interface)</w:t>
      </w:r>
      <w:r>
        <w:t xml:space="preserve"> verfügt. </w:t>
      </w:r>
    </w:p>
    <w:p w14:paraId="2C3AD375" w14:textId="77777777" w:rsidR="00C63EB3" w:rsidRDefault="00C63EB3" w:rsidP="00C63EB3">
      <w:pPr>
        <w:pStyle w:val="BasicText"/>
      </w:pPr>
      <w:r>
        <w:t>Bei REST handelt es sich um ein Programmierparadigma, welches durch Standardisi</w:t>
      </w:r>
      <w:r>
        <w:t>e</w:t>
      </w:r>
      <w:r>
        <w:t>rung der Client-Server-Kommunikation einen vereinheitlich</w:t>
      </w:r>
      <w:r w:rsidR="00DB2ADC">
        <w:t>t</w:t>
      </w:r>
      <w:r>
        <w:t>en Zugang zu Webressou</w:t>
      </w:r>
      <w:r>
        <w:t>r</w:t>
      </w:r>
      <w:r>
        <w:t xml:space="preserve">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reinen Erkennung eines Objektes auch weitergehende ko</w:t>
      </w:r>
      <w:r>
        <w:t>n</w:t>
      </w:r>
      <w:r>
        <w:t>textsensitive Informationen anzubieten wurde zudem eine Logik zur Abfrage von I</w:t>
      </w:r>
      <w:r>
        <w:t>n</w:t>
      </w:r>
      <w:r>
        <w:t>formationen zu dem dargestellten Objekt aus der freien Internet-Enzyklopädie Wikip</w:t>
      </w:r>
      <w:r>
        <w:t>e</w:t>
      </w:r>
      <w:r>
        <w:t xml:space="preserv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41" w:name="_Toc282764485"/>
      <w:r w:rsidRPr="003C7E2E">
        <w:t>Vorstellung von OpenCV und der verwendeten Algorithmen</w:t>
      </w:r>
      <w:bookmarkEnd w:id="41"/>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42" w:name="_Toc282764486"/>
      <w:r>
        <w:t>OpenCV und JavaCPP</w:t>
      </w:r>
      <w:bookmarkEnd w:id="42"/>
    </w:p>
    <w:p w14:paraId="188519BC" w14:textId="292FC931"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handelt es sich um eine in C++ und C implementierte, frei erhältliche Bibliothek, die gängige M</w:t>
      </w:r>
      <w:r>
        <w:t>e</w:t>
      </w:r>
      <w:r>
        <w:t>thoden der Computer Vision in sich vereint und so Forschern und interessierten Nutzern einen Einstieg bietet. OpenCV wird aktiv für C++, Java, Python, Ruby, Matlab und e</w:t>
      </w:r>
      <w:r>
        <w:t>i</w:t>
      </w:r>
      <w:r w:rsidR="00BA2938">
        <w:t>nige</w:t>
      </w:r>
      <w:r>
        <w:t xml:space="preserve"> weitere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Auch für Android findet man Implementationen. Die Umsetzungen für die verschiede</w:t>
      </w:r>
      <w:r w:rsidR="00BA2938">
        <w:t>nen</w:t>
      </w:r>
      <w:r>
        <w:t xml:space="preserve"> Programmiersprachen sind allerdings verschieden weit entwickelt und so kann es vo</w:t>
      </w:r>
      <w:r>
        <w:t>r</w:t>
      </w:r>
      <w:r>
        <w:t>kommen, dass wichtige Grundfunktionen in der genutzten Sprache noch gar nicht zur Verfügung stehen und aus diesem Grund auf die Kernimplementierung in C++ zurüc</w:t>
      </w:r>
      <w:r>
        <w:t>k</w:t>
      </w:r>
      <w:r>
        <w:t xml:space="preserve">gegriffen werden </w:t>
      </w:r>
      <w:commentRangeStart w:id="43"/>
      <w:r>
        <w:t>muss</w:t>
      </w:r>
      <w:commentRangeEnd w:id="43"/>
      <w:r w:rsidR="00BA2938">
        <w:rPr>
          <w:rStyle w:val="Kommentarzeichen"/>
        </w:rPr>
        <w:commentReference w:id="43"/>
      </w:r>
      <w:r>
        <w:t xml:space="preserve">. </w:t>
      </w:r>
    </w:p>
    <w:p w14:paraId="0D545E2A" w14:textId="35926A1D" w:rsidR="000357FC" w:rsidRDefault="00C63EB3" w:rsidP="00C63EB3">
      <w:pPr>
        <w:pStyle w:val="BasicText"/>
      </w:pPr>
      <w:r>
        <w:t>Um solche Probleme zu umgehen wurde für die Implementierung des hier vorgestellten Prototypen auf JavaCPP</w:t>
      </w:r>
      <w:r w:rsidR="00936355">
        <w:t xml:space="preserve"> </w:t>
      </w:r>
      <w:r>
        <w:t>zurückgegriffen. Dabei handelt es sich um Interfaces zu gäng</w:t>
      </w:r>
      <w:r>
        <w:t>i</w:t>
      </w:r>
      <w:r>
        <w:t>gen C++ Bibliotheken, die unter anderem auch eine Umsetzung von OpenCV für Java beinhalten. Umgesetzt wurden diese von Bytedeco, einer Gemeinschaft von Entwic</w:t>
      </w:r>
      <w:r>
        <w:t>k</w:t>
      </w:r>
      <w:r>
        <w:t>lern, die sich d</w:t>
      </w:r>
      <w:r w:rsidR="00BA2938">
        <w:t xml:space="preserve">em Ziel verschrieben haben, C++ </w:t>
      </w:r>
      <w:r>
        <w:t>Bibliotheken in Java zugänglich zu m</w:t>
      </w:r>
      <w:r>
        <w:t>a</w:t>
      </w:r>
      <w:r>
        <w:t xml:space="preserve">chen. </w:t>
      </w:r>
    </w:p>
    <w:p w14:paraId="4538FEF6" w14:textId="78AD191E" w:rsidR="00C63EB3" w:rsidRDefault="00C63EB3" w:rsidP="00C63EB3">
      <w:pPr>
        <w:pStyle w:val="BasicText"/>
      </w:pPr>
      <w:r>
        <w:lastRenderedPageBreak/>
        <w:t xml:space="preserve">Durch Nutzung dieser konnte ein gut konfigurierbarer </w:t>
      </w:r>
      <w:commentRangeStart w:id="44"/>
      <w:r>
        <w:t>Zugang</w:t>
      </w:r>
      <w:commentRangeEnd w:id="44"/>
      <w:r w:rsidR="00DA0350">
        <w:rPr>
          <w:rStyle w:val="Kommentarzeichen"/>
        </w:rPr>
        <w:commentReference w:id="44"/>
      </w:r>
      <w:r>
        <w:t xml:space="preserve"> zu OpenCV geschaffen werden. Zur Implementierung dieser Arbeit wurde OpenCV in der Version 2.4.9 und JavaCPP in der Version 0.9 genutzt.</w:t>
      </w:r>
    </w:p>
    <w:p w14:paraId="369A1004" w14:textId="77777777" w:rsidR="00C63EB3" w:rsidRPr="00E241AE" w:rsidRDefault="00C63EB3" w:rsidP="00C63EB3">
      <w:pPr>
        <w:pStyle w:val="berschrift3"/>
        <w:rPr>
          <w:lang w:val="en-US"/>
        </w:rPr>
      </w:pPr>
      <w:bookmarkStart w:id="45" w:name="_Ref280799146"/>
      <w:bookmarkStart w:id="46" w:name="_Toc282764487"/>
      <w:r w:rsidRPr="00E241AE">
        <w:rPr>
          <w:lang w:val="en-US"/>
        </w:rPr>
        <w:t>SURF und Fast Approximate Nearest Neighbor Matching</w:t>
      </w:r>
      <w:bookmarkEnd w:id="45"/>
      <w:bookmarkEnd w:id="46"/>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47" w:name="_Toc282764504"/>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SURF-Keypointerkennung auf einem Logo</w:t>
      </w:r>
      <w:bookmarkEnd w:id="47"/>
    </w:p>
    <w:p w14:paraId="61BF83A9" w14:textId="180F1908" w:rsidR="00EC0734" w:rsidRDefault="00EC0734" w:rsidP="00C63EB3">
      <w:pPr>
        <w:pStyle w:val="BasicText"/>
      </w:pPr>
      <w:r>
        <w:t>Bei SURF handelt es sich um einen Keypointerkennungs- und Beschreibungsalgorit</w:t>
      </w:r>
      <w:r>
        <w:t>h</w:t>
      </w:r>
      <w:r>
        <w:t>mus</w:t>
      </w:r>
      <w:r w:rsidR="00936355">
        <w:t>. Er</w:t>
      </w:r>
      <w:r w:rsidR="00E03008">
        <w:t xml:space="preserve"> wird als ein als Algorithmus zur Blob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0D70D4">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w:t>
      </w:r>
      <w:r>
        <w:t>n</w:t>
      </w:r>
      <w:r>
        <w:t xml:space="preserve">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Zwar gibt es mit Binary Robust I</w:t>
      </w:r>
      <w:r>
        <w:t>n</w:t>
      </w:r>
      <w:r>
        <w:t xml:space="preserve">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Keypointerkenner und </w:t>
      </w:r>
      <w:r w:rsidR="006F7448">
        <w:t>-</w:t>
      </w:r>
      <w:r w:rsidR="006351B6">
        <w:t>beschreiber am</w:t>
      </w:r>
      <w:r w:rsidR="005326F5">
        <w:t xml:space="preserve"> zuverlässigste</w:t>
      </w:r>
      <w:r w:rsidR="006351B6">
        <w:t>n</w:t>
      </w:r>
      <w:r>
        <w:t xml:space="preserve"> heraus.</w:t>
      </w:r>
    </w:p>
    <w:p w14:paraId="23A98604" w14:textId="77777777" w:rsidR="000357FC"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w:t>
      </w:r>
    </w:p>
    <w:p w14:paraId="0B2AC476" w14:textId="39871382" w:rsidR="00C63EB3" w:rsidRDefault="00C63EB3" w:rsidP="00C63EB3">
      <w:pPr>
        <w:pStyle w:val="BasicText"/>
      </w:pPr>
      <w:r>
        <w:lastRenderedPageBreak/>
        <w:t xml:space="preserve">Bei beiden ist hervorzuheben, dass sie zum korrekten Arbeiten Bilder in Graustufen 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w:t>
      </w:r>
      <w:r>
        <w:t>t</w:t>
      </w:r>
      <w:r>
        <w:t xml:space="preserve">telwertfiltern bearbeitet. </w:t>
      </w:r>
      <w:r w:rsidR="00936355">
        <w:t>Durch die</w:t>
      </w:r>
      <w:r>
        <w:t xml:space="preserve"> Verwendung von Integralbildern kann eine Berec</w:t>
      </w:r>
      <w:r>
        <w:t>h</w:t>
      </w:r>
      <w:r>
        <w:t xml:space="preserve">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48" w:name="_Toc282764505"/>
      <w:r w:rsidRPr="00C33FAB">
        <w:t xml:space="preserve">Abb. </w:t>
      </w:r>
      <w:r w:rsidR="00B71DF7">
        <w:fldChar w:fldCharType="begin"/>
      </w:r>
      <w:r w:rsidR="00B44C3B">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SURF-Keypointerkennung auf einem Foto</w:t>
      </w:r>
      <w:bookmarkEnd w:id="48"/>
    </w:p>
    <w:p w14:paraId="0EAAE163" w14:textId="4CFDA550"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BA2938" w:rsidRPr="00BA2938">
        <w:rPr>
          <w:rStyle w:val="IntensiverVerweis"/>
        </w:rPr>
        <w:t xml:space="preserve">Abb. </w:t>
      </w:r>
      <w:r w:rsidR="006B132F" w:rsidRPr="00BA2938">
        <w:rPr>
          <w:rStyle w:val="IntensiverVerweis"/>
        </w:rPr>
        <w:t>4.</w:t>
      </w:r>
      <w:r w:rsidR="00936355" w:rsidRPr="00BA2938">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Dieser Schritt wird im Folgenden als Beschreibung des Bildes genutzt und anhand dieser kann eine Wi</w:t>
      </w:r>
      <w:r>
        <w:t>e</w:t>
      </w:r>
      <w:r>
        <w:t xml:space="preserv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39BBD28B" w:rsidR="006B132F" w:rsidRDefault="006B132F" w:rsidP="006B132F">
      <w:pPr>
        <w:pStyle w:val="Beschriftung"/>
        <w:rPr>
          <w:b w:val="0"/>
        </w:rPr>
      </w:pPr>
      <w:bookmarkStart w:id="49" w:name="_Toc282764506"/>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4</w:t>
      </w:r>
      <w:r w:rsidR="00B71DF7">
        <w:rPr>
          <w:noProof/>
        </w:rPr>
        <w:fldChar w:fldCharType="end"/>
      </w:r>
      <w:r w:rsidRPr="00FC02FE">
        <w:rPr>
          <w:b w:val="0"/>
        </w:rPr>
        <w:tab/>
      </w:r>
      <w:r>
        <w:rPr>
          <w:b w:val="0"/>
        </w:rPr>
        <w:t>Neares</w:t>
      </w:r>
      <w:r w:rsidR="00BA2938">
        <w:rPr>
          <w:b w:val="0"/>
        </w:rPr>
        <w:t>t</w:t>
      </w:r>
      <w:r>
        <w:rPr>
          <w:b w:val="0"/>
        </w:rPr>
        <w:t xml:space="preserve"> Neighbor Matching der beiden Bilder</w:t>
      </w:r>
      <w:bookmarkEnd w:id="49"/>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w:t>
      </w:r>
      <w:r>
        <w:t>u</w:t>
      </w:r>
      <w:r>
        <w:t>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50" w:name="_Toc282764507"/>
      <w:r w:rsidRPr="00C33FAB">
        <w:t xml:space="preserve">Abb. </w:t>
      </w:r>
      <w:r w:rsidR="00B71DF7">
        <w:fldChar w:fldCharType="begin"/>
      </w:r>
      <w:r>
        <w:instrText xml:space="preserve"> STYLEREF 1 \s </w:instrText>
      </w:r>
      <w:r w:rsidR="00B71DF7">
        <w:fldChar w:fldCharType="separate"/>
      </w:r>
      <w:r w:rsidR="000D70D4">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Filterung des Matchings</w:t>
      </w:r>
      <w:bookmarkEnd w:id="50"/>
    </w:p>
    <w:p w14:paraId="35BAE256" w14:textId="77777777" w:rsidR="00C63EB3" w:rsidRDefault="00C63EB3" w:rsidP="00C63EB3">
      <w:pPr>
        <w:pStyle w:val="BasicText"/>
      </w:pPr>
      <w:r>
        <w:lastRenderedPageBreak/>
        <w:t xml:space="preserve">Um den Geschwindigkeitsvorteil des Fast Approximate Nearest Neighbor Matchings, trotz teilweise abweichender </w:t>
      </w:r>
      <w:commentRangeStart w:id="51"/>
      <w:r>
        <w:t>Ergebnisse</w:t>
      </w:r>
      <w:commentRangeEnd w:id="51"/>
      <w:r w:rsidR="00DA0350">
        <w:rPr>
          <w:rStyle w:val="Kommentarzeichen"/>
        </w:rPr>
        <w:commentReference w:id="51"/>
      </w:r>
      <w:r>
        <w:t xml:space="preserv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w:t>
      </w:r>
      <w:r>
        <w:t>t</w:t>
      </w:r>
      <w:r>
        <w: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w:t>
      </w:r>
      <w:r>
        <w:t>r</w:t>
      </w:r>
      <w:r>
        <w:t>beitet. So ist es möglich, Bilder anhand der SURF-Bildpunkte und Deskriptoren zu ve</w:t>
      </w:r>
      <w:r>
        <w:t>r</w:t>
      </w:r>
      <w:r>
        <w:t>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52" w:name="_Toc282764488"/>
      <w:r w:rsidRPr="003C7E2E">
        <w:lastRenderedPageBreak/>
        <w:t>Umsetzung einer kontextsensitiven Applikation mit OpenCV</w:t>
      </w:r>
      <w:bookmarkEnd w:id="52"/>
    </w:p>
    <w:p w14:paraId="38A43905" w14:textId="0E0423B8" w:rsidR="00C63EB3" w:rsidRPr="00C65796" w:rsidRDefault="00C63EB3" w:rsidP="00C63EB3">
      <w:pPr>
        <w:pStyle w:val="BasicText"/>
      </w:pPr>
      <w:r>
        <w:t>In diesem Kapitel werden zuerst die verwendeten technischen Komponenten der umg</w:t>
      </w:r>
      <w:r>
        <w:t>e</w:t>
      </w:r>
      <w:r>
        <w:t>setzten pro</w:t>
      </w:r>
      <w:r w:rsidR="00A55B98">
        <w:t>to</w:t>
      </w:r>
      <w:r>
        <w:t>typischen Applikation vorgestellt. Im Anschluss wird i</w:t>
      </w:r>
      <w:r w:rsidR="007F418C">
        <w:t>n die Implementat</w:t>
      </w:r>
      <w:r w:rsidR="007F418C">
        <w:t>i</w:t>
      </w:r>
      <w:r w:rsidR="007F418C">
        <w:t>on eingeführt</w:t>
      </w:r>
      <w:r w:rsidR="000357FC">
        <w:t>,</w:t>
      </w:r>
      <w:r>
        <w:t xml:space="preserve"> um diese </w:t>
      </w:r>
      <w:r w:rsidR="00060D21">
        <w:t>abschließend</w:t>
      </w:r>
      <w:r>
        <w:t xml:space="preserve"> auszuwerten.</w:t>
      </w:r>
    </w:p>
    <w:p w14:paraId="0F2C4D63" w14:textId="77777777" w:rsidR="00C63EB3" w:rsidRDefault="00C63EB3" w:rsidP="00C63EB3">
      <w:pPr>
        <w:pStyle w:val="berschrift2"/>
      </w:pPr>
      <w:bookmarkStart w:id="53" w:name="_Toc282764489"/>
      <w:r w:rsidRPr="003C7E2E">
        <w:t xml:space="preserve">Vorstellung der Implementation </w:t>
      </w:r>
      <w:r>
        <w:t>und ihrer Komponenten</w:t>
      </w:r>
      <w:bookmarkEnd w:id="53"/>
    </w:p>
    <w:p w14:paraId="31A176E7" w14:textId="1DCAD4C2"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w:t>
      </w:r>
      <w:r w:rsidR="000357FC">
        <w:t>,</w:t>
      </w:r>
      <w:r w:rsidR="00C63EB3">
        <w:t xml:space="preserve">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w:t>
      </w:r>
      <w:r w:rsidR="00A55B98">
        <w:t>p</w:t>
      </w:r>
      <w:r w:rsidR="00A55B98">
        <w:t>plikation der Kategorie Context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0D70D4">
        <w:rPr>
          <w:rStyle w:val="IntensiverVerweis"/>
        </w:rPr>
        <w:t>2.2</w:t>
      </w:r>
      <w:r w:rsidR="00B71DF7" w:rsidRPr="00E2265D">
        <w:rPr>
          <w:rStyle w:val="IntensiverVerweis"/>
        </w:rPr>
        <w:fldChar w:fldCharType="end"/>
      </w:r>
      <w:r w:rsidR="00CC4EF2">
        <w:t xml:space="preserve">), welche Sensoren des visuellen Typs (siehe </w:t>
      </w:r>
      <w:r w:rsidR="00B71DF7" w:rsidRPr="00AC251B">
        <w:rPr>
          <w:rStyle w:val="IntensiverVerweis"/>
        </w:rPr>
        <w:fldChar w:fldCharType="begin"/>
      </w:r>
      <w:r w:rsidR="00CC4EF2" w:rsidRPr="00AC251B">
        <w:rPr>
          <w:rStyle w:val="IntensiverVerweis"/>
        </w:rPr>
        <w:instrText xml:space="preserve"> REF _Ref280794651 </w:instrText>
      </w:r>
      <w:r w:rsidR="00B71DF7" w:rsidRPr="00AC251B">
        <w:rPr>
          <w:rStyle w:val="IntensiverVerweis"/>
        </w:rPr>
        <w:fldChar w:fldCharType="separate"/>
      </w:r>
      <w:r w:rsidR="000D70D4" w:rsidRPr="00AC251B">
        <w:rPr>
          <w:rStyle w:val="IntensiverVerweis"/>
        </w:rPr>
        <w:t>Tabelle 2.1</w:t>
      </w:r>
      <w:r w:rsidR="00B71DF7" w:rsidRPr="00AC251B">
        <w:rPr>
          <w:rStyle w:val="IntensiverVerweis"/>
        </w:rPr>
        <w:fldChar w:fldCharType="end"/>
      </w:r>
      <w:r w:rsidR="00CC4EF2">
        <w:t xml:space="preserve">) nutzt. </w:t>
      </w:r>
      <w:r w:rsidR="00C63EB3">
        <w:t>Der Übersicht halber sind die wichtigsten genutzten techn</w:t>
      </w:r>
      <w:r w:rsidR="00C63EB3">
        <w:t>i</w:t>
      </w:r>
      <w:r w:rsidR="00C63EB3">
        <w:t xml:space="preserve">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w:t>
            </w:r>
            <w:r>
              <w:t>m</w:t>
            </w:r>
            <w:r>
              <w:t>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54" w:name="_Toc282764521"/>
      <w:r>
        <w:t xml:space="preserve">Tabell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0D70D4">
        <w:rPr>
          <w:noProof/>
        </w:rPr>
        <w:t>1</w:t>
      </w:r>
      <w:r w:rsidR="00B71DF7">
        <w:rPr>
          <w:noProof/>
        </w:rPr>
        <w:fldChar w:fldCharType="end"/>
      </w:r>
      <w:r w:rsidRPr="00FC02FE">
        <w:rPr>
          <w:b w:val="0"/>
        </w:rPr>
        <w:tab/>
      </w:r>
      <w:r>
        <w:rPr>
          <w:b w:val="0"/>
        </w:rPr>
        <w:t>Übersicht der genutzten Komponenten</w:t>
      </w:r>
      <w:bookmarkEnd w:id="54"/>
    </w:p>
    <w:p w14:paraId="30C59032" w14:textId="070EFC23"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6D159F">
        <w:fldChar w:fldCharType="begin" w:fldLock="1"/>
      </w:r>
      <w:r w:rsidR="002A78FB">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previously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 Die Standardbibliotheken von Android wurden durch den gezielten Einsatz der Apache HTTP Components in der Version 4.3.5 erweitert. Dabei handelt es sich um in der Java-Welt etablierte Biblioth</w:t>
      </w:r>
      <w:r>
        <w:t>e</w:t>
      </w:r>
      <w:r>
        <w:t>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2EDACD76"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w:t>
      </w:r>
      <w:r w:rsidR="00936355">
        <w:t>e</w:t>
      </w:r>
      <w:r w:rsidR="00936355">
        <w:t>rung Maven zum Einsatz.</w:t>
      </w:r>
      <w:r>
        <w:t xml:space="preserve"> Das Logging der Serveraktivitäten und -fehler geschieht über die Log4j-Bibliothek von Apache</w:t>
      </w:r>
      <w:r w:rsidR="00542314">
        <w:t>. J</w:t>
      </w:r>
      <w:r>
        <w:t xml:space="preserve">egliche Nutzung von JSON-Dateien </w:t>
      </w:r>
      <w:r w:rsidR="00AC251B">
        <w:t xml:space="preserve">auf Serverseite </w:t>
      </w:r>
      <w:r>
        <w:t>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w:t>
      </w:r>
      <w:r>
        <w:t>o</w:t>
      </w:r>
      <w:r>
        <w:t>gik des Servers nutzt JavaCPP in der Version 0.9, welches OpenCV in der Version 2.4.9 zur Ve</w:t>
      </w:r>
      <w:r>
        <w:t>r</w:t>
      </w:r>
      <w:r>
        <w:t>fügung stellt. Auch auf dem Server werden zur Behandlung von HTTP-Anfragen und Antwo</w:t>
      </w:r>
      <w:r>
        <w:t>r</w:t>
      </w:r>
      <w:r>
        <w:t>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55" w:name="_Ref280434892"/>
      <w:bookmarkStart w:id="56" w:name="_Toc282764490"/>
      <w:r>
        <w:lastRenderedPageBreak/>
        <w:t>Glass Client</w:t>
      </w:r>
      <w:bookmarkEnd w:id="55"/>
      <w:bookmarkEnd w:id="56"/>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57" w:name="_Toc282764508"/>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UML-Darstellung des Glass Clients</w:t>
      </w:r>
      <w:bookmarkEnd w:id="57"/>
    </w:p>
    <w:p w14:paraId="115F6B49" w14:textId="58665E46"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w:t>
      </w:r>
      <w:r>
        <w:t>o</w:t>
      </w:r>
      <w:r>
        <w:t>nenten</w:t>
      </w:r>
      <w:r w:rsidR="000357FC">
        <w:t xml:space="preserve">, </w:t>
      </w:r>
      <w:r>
        <w:t xml:space="preserve">die </w:t>
      </w:r>
      <w:r w:rsidRPr="009B6936">
        <w:rPr>
          <w:i/>
        </w:rPr>
        <w:t>CameraView-Klasse</w:t>
      </w:r>
      <w:r>
        <w:t xml:space="preserve">, welche die Verwaltung der Kamera gegenüber dem Android-System übernimmt und die </w:t>
      </w:r>
      <w:r w:rsidRPr="009B6936">
        <w:rPr>
          <w:i/>
        </w:rPr>
        <w:t>MainActivity-Klasse</w:t>
      </w:r>
      <w:r>
        <w:t>, welche den Großteil der L</w:t>
      </w:r>
      <w:r>
        <w:t>o</w:t>
      </w:r>
      <w:r>
        <w:t xml:space="preserve">gik der Applikation darstellt. Daneben gibt es noch eine Hilfsklasse, </w:t>
      </w:r>
      <w:r w:rsidR="000357FC">
        <w:t xml:space="preserve">der </w:t>
      </w:r>
      <w:r w:rsidRPr="00AC251B">
        <w:rPr>
          <w:i/>
        </w:rPr>
        <w:t>Upload</w:t>
      </w:r>
      <w:r w:rsidR="000357FC" w:rsidRPr="00AC251B">
        <w:rPr>
          <w:i/>
        </w:rPr>
        <w:t>-Klasse</w:t>
      </w:r>
      <w:r>
        <w:t>, welche die MainActivity-Klasse beim Hochladen der Bilder an den Server unterstützt, sowie zwei versteckte</w:t>
      </w:r>
      <w:r w:rsidR="00B94813">
        <w:t>, interne</w:t>
      </w:r>
      <w:r>
        <w:t xml:space="preserve"> Klas</w:t>
      </w:r>
      <w:r w:rsidR="00083F43">
        <w:t>sen innerhalb von MainActivity.</w:t>
      </w:r>
    </w:p>
    <w:p w14:paraId="14A3865F" w14:textId="34ECE92F" w:rsidR="00C63EB3" w:rsidRPr="005962DF" w:rsidRDefault="00C63EB3" w:rsidP="00C63EB3">
      <w:pPr>
        <w:pStyle w:val="BasicText"/>
      </w:pPr>
      <w:r>
        <w:t>Der Prozess der Einblendung von kontextsensitiven Informationen beginnt auf der Google Glass. Der Nutzer startet die Applikation und bringt das zu identifizierende O</w:t>
      </w:r>
      <w:r>
        <w:t>b</w:t>
      </w:r>
      <w:r>
        <w:t xml:space="preserve">jekt in </w:t>
      </w:r>
      <w:r w:rsidR="00542314">
        <w:t xml:space="preserve">den </w:t>
      </w:r>
      <w:r>
        <w:t>Fokus</w:t>
      </w:r>
      <w:r w:rsidR="000357FC">
        <w:t>.</w:t>
      </w:r>
      <w:r>
        <w:t xml:space="preserve"> </w:t>
      </w:r>
      <w:r w:rsidR="000357FC">
        <w:t>D</w:t>
      </w:r>
      <w:r>
        <w:t xml:space="preserve">urch einfaches Tippen auf das </w:t>
      </w:r>
      <w:r w:rsidR="00EC0734">
        <w:t xml:space="preserve">berührungsempfindliche Bedienfeld </w:t>
      </w:r>
      <w:r>
        <w:t>der Glass wird das Foto aufgenommen. Nach erfolgreichem Fotografieren und Abspe</w:t>
      </w:r>
      <w:r>
        <w:t>i</w:t>
      </w:r>
      <w:r>
        <w:t>chern des Bildes findet der Upload an den Server statt, welcher automatisch im Hinte</w:t>
      </w:r>
      <w:r>
        <w:t>r</w:t>
      </w:r>
      <w:r>
        <w:t xml:space="preserve">grund als asynchroner Prozess läuft (siehe </w:t>
      </w:r>
      <w:r w:rsidRPr="006D00EC">
        <w:rPr>
          <w:rStyle w:val="IntensiverVerweis"/>
        </w:rPr>
        <w:t>Code 5.1</w:t>
      </w:r>
      <w:r w:rsidRPr="00083F43">
        <w:t>)</w:t>
      </w:r>
      <w:r>
        <w:t>. Dies garantiert eine weitere Ve</w:t>
      </w:r>
      <w:r>
        <w:t>r</w:t>
      </w:r>
      <w:r>
        <w:t>fügbarkeit der Benutzeroberfläche bei gleichzeitiger, verlässlicher Ausführung des U</w:t>
      </w:r>
      <w:r>
        <w:t>p</w:t>
      </w:r>
      <w:r>
        <w:t>loads.</w:t>
      </w:r>
    </w:p>
    <w:p w14:paraId="60669C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class </w:t>
      </w:r>
      <w:r w:rsidRPr="00E241AE">
        <w:rPr>
          <w:rFonts w:ascii="Menlo" w:eastAsiaTheme="minorHAnsi" w:hAnsi="Menlo" w:cs="Courier"/>
          <w:color w:val="000000"/>
          <w:szCs w:val="24"/>
          <w:lang w:val="en-US"/>
        </w:rPr>
        <w:t xml:space="preserve">asyncUploading </w:t>
      </w:r>
      <w:r w:rsidRPr="00E241AE">
        <w:rPr>
          <w:rFonts w:ascii="Menlo" w:eastAsiaTheme="minorHAnsi" w:hAnsi="Menlo" w:cs="Courier"/>
          <w:b/>
          <w:bCs/>
          <w:color w:val="000080"/>
          <w:szCs w:val="24"/>
          <w:lang w:val="en-US"/>
        </w:rPr>
        <w:t xml:space="preserve">extends </w:t>
      </w:r>
      <w:r w:rsidRPr="00E241AE">
        <w:rPr>
          <w:rFonts w:ascii="Menlo" w:eastAsiaTheme="minorHAnsi" w:hAnsi="Menlo" w:cs="Courier"/>
          <w:color w:val="000000"/>
          <w:szCs w:val="24"/>
          <w:lang w:val="en-US"/>
        </w:rPr>
        <w:t>AsyncTask&l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Void&g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ivate final </w:t>
      </w:r>
      <w:r w:rsidRPr="00E241AE">
        <w:rPr>
          <w:rFonts w:ascii="Menlo" w:eastAsiaTheme="minorHAnsi" w:hAnsi="Menlo" w:cs="Courier"/>
          <w:color w:val="000000"/>
          <w:szCs w:val="24"/>
          <w:lang w:val="en-US"/>
        </w:rPr>
        <w:t xml:space="preserve">ProgressDialog </w:t>
      </w:r>
      <w:r w:rsidRPr="00E241AE">
        <w:rPr>
          <w:rFonts w:ascii="Menlo" w:eastAsiaTheme="minorHAnsi" w:hAnsi="Menlo" w:cs="Courier"/>
          <w:b/>
          <w:bCs/>
          <w:color w:val="660E7A"/>
          <w:szCs w:val="24"/>
          <w:lang w:val="en-US"/>
        </w:rPr>
        <w:t xml:space="preserve">dialog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ProgressD</w:t>
      </w:r>
      <w:r w:rsidRPr="00E241AE">
        <w:rPr>
          <w:rFonts w:ascii="Menlo" w:eastAsiaTheme="minorHAnsi" w:hAnsi="Menlo" w:cs="Courier"/>
          <w:color w:val="000000"/>
          <w:szCs w:val="24"/>
          <w:lang w:val="en-US"/>
        </w:rPr>
        <w:t>i</w:t>
      </w:r>
      <w:r w:rsidRPr="00E241AE">
        <w:rPr>
          <w:rFonts w:ascii="Menlo" w:eastAsiaTheme="minorHAnsi" w:hAnsi="Menlo" w:cs="Courier"/>
          <w:color w:val="000000"/>
          <w:szCs w:val="24"/>
          <w:lang w:val="en-US"/>
        </w:rPr>
        <w:t>alog(MainActivity.</w:t>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 xml:space="preserve">String </w:t>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reExecute()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Message(</w:t>
      </w:r>
      <w:r w:rsidRPr="00E241AE">
        <w:rPr>
          <w:rFonts w:ascii="Menlo" w:eastAsiaTheme="minorHAnsi" w:hAnsi="Menlo" w:cs="Courier"/>
          <w:b/>
          <w:bCs/>
          <w:color w:val="008000"/>
          <w:szCs w:val="24"/>
          <w:lang w:val="en-US"/>
        </w:rPr>
        <w:t>"Loading..."</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lastRenderedPageBreak/>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etCancelable(</w:t>
      </w:r>
      <w:r w:rsidRPr="00E241AE">
        <w:rPr>
          <w:rFonts w:ascii="Menlo" w:eastAsiaTheme="minorHAnsi" w:hAnsi="Menlo" w:cs="Courier"/>
          <w:b/>
          <w:bCs/>
          <w:color w:val="000080"/>
          <w:szCs w:val="24"/>
          <w:lang w:val="en-US"/>
        </w:rPr>
        <w:t>fals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sho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rotected </w:t>
      </w:r>
      <w:r w:rsidRPr="00E241AE">
        <w:rPr>
          <w:rFonts w:ascii="Menlo" w:eastAsiaTheme="minorHAnsi" w:hAnsi="Menlo" w:cs="Courier"/>
          <w:color w:val="000000"/>
          <w:szCs w:val="24"/>
          <w:lang w:val="en-US"/>
        </w:rPr>
        <w:t>Void doInBackground(Void... params)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 xml:space="preserve">strResult </w:t>
      </w:r>
      <w:r w:rsidRPr="00E241AE">
        <w:rPr>
          <w:rFonts w:ascii="Menlo" w:eastAsiaTheme="minorHAnsi" w:hAnsi="Menlo" w:cs="Courier"/>
          <w:color w:val="000000"/>
          <w:szCs w:val="24"/>
          <w:lang w:val="en-US"/>
        </w:rPr>
        <w:t>= Upload.</w:t>
      </w:r>
      <w:r w:rsidRPr="00E241AE">
        <w:rPr>
          <w:rFonts w:ascii="Menlo" w:eastAsiaTheme="minorHAnsi" w:hAnsi="Menlo" w:cs="Courier"/>
          <w:i/>
          <w:iCs/>
          <w:color w:val="000000"/>
          <w:szCs w:val="24"/>
          <w:lang w:val="en-US"/>
        </w:rPr>
        <w:t>upload</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URL</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im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return nul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protected void </w:t>
      </w:r>
      <w:r w:rsidRPr="00E241AE">
        <w:rPr>
          <w:rFonts w:ascii="Menlo" w:eastAsiaTheme="minorHAnsi" w:hAnsi="Menlo" w:cs="Courier"/>
          <w:color w:val="000000"/>
          <w:szCs w:val="24"/>
          <w:lang w:val="en-US"/>
        </w:rPr>
        <w:t>onPostExecute(Void resul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w:t>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isShowing()) {</w:t>
      </w:r>
      <w:r w:rsidRPr="00E241AE">
        <w:rPr>
          <w:rFonts w:ascii="Menlo" w:eastAsiaTheme="minorHAnsi" w:hAnsi="Menlo" w:cs="Courier"/>
          <w:color w:val="000000"/>
          <w:szCs w:val="24"/>
          <w:lang w:val="en-US"/>
        </w:rPr>
        <w:br/>
      </w:r>
      <w:r w:rsidRPr="00E241AE">
        <w:rPr>
          <w:rFonts w:ascii="Menlo" w:eastAsiaTheme="minorHAnsi" w:hAnsi="Menlo" w:cs="Courier"/>
          <w:b/>
          <w:bCs/>
          <w:color w:val="660E7A"/>
          <w:szCs w:val="24"/>
          <w:lang w:val="en-US"/>
        </w:rPr>
        <w:t>dialog</w:t>
      </w:r>
      <w:r w:rsidRPr="00E241AE">
        <w:rPr>
          <w:rFonts w:ascii="Menlo" w:eastAsiaTheme="minorHAnsi" w:hAnsi="Menlo" w:cs="Courier"/>
          <w:color w:val="000000"/>
          <w:szCs w:val="24"/>
          <w:lang w:val="en-US"/>
        </w:rPr>
        <w:t>.dismis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updateMainUi(</w:t>
      </w:r>
      <w:r w:rsidRPr="00E241AE">
        <w:rPr>
          <w:rFonts w:ascii="Menlo" w:eastAsiaTheme="minorHAnsi" w:hAnsi="Menlo" w:cs="Courier"/>
          <w:b/>
          <w:bCs/>
          <w:color w:val="660E7A"/>
          <w:szCs w:val="24"/>
          <w:lang w:val="en-US"/>
        </w:rPr>
        <w:t>strResul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w:t>
      </w:r>
    </w:p>
    <w:p w14:paraId="5B8E472B" w14:textId="77777777" w:rsidR="00C63EB3" w:rsidRDefault="00C63EB3" w:rsidP="00C63EB3">
      <w:pPr>
        <w:pStyle w:val="Beschriftung"/>
        <w:jc w:val="both"/>
      </w:pPr>
      <w:bookmarkStart w:id="58" w:name="_Toc282764522"/>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1</w:t>
      </w:r>
      <w:r w:rsidR="00B71DF7">
        <w:rPr>
          <w:noProof/>
        </w:rPr>
        <w:fldChar w:fldCharType="end"/>
      </w:r>
      <w:r w:rsidRPr="00FC02FE">
        <w:rPr>
          <w:b w:val="0"/>
        </w:rPr>
        <w:tab/>
      </w:r>
      <w:r>
        <w:rPr>
          <w:b w:val="0"/>
        </w:rPr>
        <w:t>Asynchroner Uploadprozess</w:t>
      </w:r>
      <w:bookmarkEnd w:id="58"/>
    </w:p>
    <w:p w14:paraId="7C4D1BB4" w14:textId="77777777" w:rsidR="00C63EB3" w:rsidRDefault="00C63EB3" w:rsidP="00C63EB3">
      <w:pPr>
        <w:pStyle w:val="BasicText"/>
      </w:pPr>
      <w:r>
        <w:t>Der asynchrone Prozess greift für die Ausführung des Uploads auf eine eigene Uploa</w:t>
      </w:r>
      <w:r>
        <w:t>d</w:t>
      </w:r>
      <w:r>
        <w:t>verwaltung (</w:t>
      </w:r>
      <w:r w:rsidRPr="00E21734">
        <w:rPr>
          <w:rStyle w:val="IntensiverVerweis"/>
        </w:rPr>
        <w:t>Code 5.2</w:t>
      </w:r>
      <w:r>
        <w:t>) zurück, welche Apache HTTP Components nutzt</w:t>
      </w:r>
      <w:r w:rsidR="00E34B4E">
        <w:t>,</w:t>
      </w:r>
      <w:r>
        <w:t xml:space="preserve"> um die A</w:t>
      </w:r>
      <w:r>
        <w:t>n</w:t>
      </w:r>
      <w:r>
        <w:t>frage an den Server vorzubereiten, zu stellen und die Antwort im Anschluss zu empfa</w:t>
      </w:r>
      <w:r>
        <w:t>n</w:t>
      </w:r>
      <w:r>
        <w:t>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r w:rsidRPr="00E241AE">
        <w:rPr>
          <w:rFonts w:ascii="Menlo" w:eastAsiaTheme="minorHAnsi" w:hAnsi="Menlo" w:cs="Courier"/>
          <w:b/>
          <w:bCs/>
          <w:color w:val="000080"/>
          <w:sz w:val="22"/>
          <w:szCs w:val="22"/>
          <w:lang w:val="en-US"/>
        </w:rPr>
        <w:t>t</w:t>
      </w:r>
      <w:r w:rsidRPr="00E241AE">
        <w:rPr>
          <w:rFonts w:ascii="Menlo" w:eastAsiaTheme="minorHAnsi" w:hAnsi="Menlo" w:cs="Courier"/>
          <w:b/>
          <w:bCs/>
          <w:color w:val="000080"/>
          <w:szCs w:val="24"/>
          <w:lang w:val="en-US"/>
        </w:rPr>
        <w:t xml:space="preserve">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HttpClient httpClien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DefaultHttpCli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HttpPost httpPos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HttpPos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MultipartEntityBuilder entity = MultipartEntityBuil</w:t>
      </w:r>
      <w:r w:rsidRPr="00E241AE">
        <w:rPr>
          <w:rFonts w:ascii="Menlo" w:eastAsiaTheme="minorHAnsi" w:hAnsi="Menlo" w:cs="Courier"/>
          <w:color w:val="000000"/>
          <w:szCs w:val="24"/>
          <w:lang w:val="en-US"/>
        </w:rPr>
        <w:t>d</w:t>
      </w:r>
      <w:r w:rsidRPr="00E241AE">
        <w:rPr>
          <w:rFonts w:ascii="Menlo" w:eastAsiaTheme="minorHAnsi" w:hAnsi="Menlo" w:cs="Courier"/>
          <w:color w:val="000000"/>
          <w:szCs w:val="24"/>
          <w:lang w:val="en-US"/>
        </w:rPr>
        <w:t>er.</w:t>
      </w:r>
      <w:r w:rsidRPr="00E241AE">
        <w:rPr>
          <w:rFonts w:ascii="Menlo" w:eastAsiaTheme="minorHAnsi" w:hAnsi="Menlo" w:cs="Courier"/>
          <w:i/>
          <w:iCs/>
          <w:color w:val="000000"/>
          <w:szCs w:val="24"/>
          <w:lang w:val="en-US"/>
        </w:rPr>
        <w:t>crea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TextBody(</w:t>
      </w:r>
      <w:r w:rsidRPr="00E241AE">
        <w:rPr>
          <w:rFonts w:ascii="Menlo" w:eastAsiaTheme="minorHAnsi" w:hAnsi="Menlo" w:cs="Courier"/>
          <w:b/>
          <w:bCs/>
          <w:color w:val="008000"/>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 xml:space="preserve">Date() + </w:t>
      </w:r>
      <w:r w:rsidRPr="00E241AE">
        <w:rPr>
          <w:rFonts w:ascii="Menlo" w:eastAsiaTheme="minorHAnsi" w:hAnsi="Menlo" w:cs="Courier"/>
          <w:b/>
          <w:bCs/>
          <w:color w:val="008000"/>
          <w:szCs w:val="24"/>
          <w:lang w:val="en-US"/>
        </w:rPr>
        <w: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ntity.addBinaryBody(</w:t>
      </w:r>
      <w:r w:rsidRPr="00E241AE">
        <w:rPr>
          <w:rFonts w:ascii="Menlo" w:eastAsiaTheme="minorHAnsi" w:hAnsi="Menlo" w:cs="Courier"/>
          <w:b/>
          <w:bCs/>
          <w:color w:val="008000"/>
          <w:szCs w:val="24"/>
          <w:lang w:val="en-US"/>
        </w:rPr>
        <w:t>"fil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im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Post.setEntity(entity.build())</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HttpResponse response = httpClient.execute(httpPo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statusCode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StatusLine().getStatusCod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statusCode != </w:t>
      </w:r>
      <w:r w:rsidRPr="00E241AE">
        <w:rPr>
          <w:rFonts w:ascii="Menlo" w:eastAsiaTheme="minorHAnsi" w:hAnsi="Menlo" w:cs="Courier"/>
          <w:color w:val="0000FF"/>
          <w:szCs w:val="24"/>
          <w:lang w:val="en-US"/>
        </w:rPr>
        <w:t>200</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Error: " </w:t>
      </w:r>
      <w:r w:rsidRPr="00E241AE">
        <w:rPr>
          <w:rFonts w:ascii="Menlo" w:eastAsiaTheme="minorHAnsi" w:hAnsi="Menlo" w:cs="Courier"/>
          <w:color w:val="000000"/>
          <w:szCs w:val="24"/>
          <w:lang w:val="en-US"/>
        </w:rPr>
        <w:t xml:space="preserve">+ statusCode + </w:t>
      </w:r>
      <w:r w:rsidRPr="00E241AE">
        <w:rPr>
          <w:rFonts w:ascii="Menlo" w:eastAsiaTheme="minorHAnsi" w:hAnsi="Menlo" w:cs="Courier"/>
          <w:b/>
          <w:bCs/>
          <w:color w:val="008000"/>
          <w:szCs w:val="24"/>
          <w:lang w:val="en-US"/>
        </w:rPr>
        <w:t>" Something in the uploading process went 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response.getEntity() != </w:t>
      </w:r>
      <w:r w:rsidRPr="00E241AE">
        <w:rPr>
          <w:rFonts w:ascii="Menlo" w:eastAsiaTheme="minorHAnsi" w:hAnsi="Menlo" w:cs="Courier"/>
          <w:b/>
          <w:bCs/>
          <w:color w:val="000080"/>
          <w:szCs w:val="24"/>
          <w:lang w:val="en-US"/>
        </w:rPr>
        <w:t>null</w:t>
      </w:r>
      <w:r w:rsidRPr="00E241AE">
        <w:rPr>
          <w:rFonts w:ascii="Menlo" w:eastAsiaTheme="minorHAnsi" w:hAnsi="Menlo" w:cs="Courier"/>
          <w:color w:val="000000"/>
          <w:szCs w:val="24"/>
          <w:lang w:val="en-US"/>
        </w:rPr>
        <w:t>) {</w:t>
      </w:r>
      <w:r w:rsidRPr="00E241AE">
        <w:rPr>
          <w:rFonts w:ascii="Menlo" w:eastAsiaTheme="minorHAnsi" w:hAnsi="Menlo" w:cs="Courier"/>
          <w:color w:val="000000"/>
          <w:szCs w:val="24"/>
          <w:lang w:val="en-US"/>
        </w:rPr>
        <w:br/>
        <w:t xml:space="preserve">        HttpEntity responseEntity = r</w:t>
      </w:r>
      <w:r w:rsidRPr="00E241AE">
        <w:rPr>
          <w:rFonts w:ascii="Menlo" w:eastAsiaTheme="minorHAnsi" w:hAnsi="Menlo" w:cs="Courier"/>
          <w:color w:val="000000"/>
          <w:szCs w:val="24"/>
          <w:lang w:val="en-US"/>
        </w:rPr>
        <w:t>e</w:t>
      </w:r>
      <w:r w:rsidRPr="00E241AE">
        <w:rPr>
          <w:rFonts w:ascii="Menlo" w:eastAsiaTheme="minorHAnsi" w:hAnsi="Menlo" w:cs="Courier"/>
          <w:color w:val="000000"/>
          <w:szCs w:val="24"/>
          <w:lang w:val="en-US"/>
        </w:rPr>
        <w:t>sponse.get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resStr = EntityUtils.</w:t>
      </w:r>
      <w:r w:rsidRPr="00E241AE">
        <w:rPr>
          <w:rFonts w:ascii="Menlo" w:eastAsiaTheme="minorHAnsi" w:hAnsi="Menlo" w:cs="Courier"/>
          <w:i/>
          <w:iCs/>
          <w:color w:val="000000"/>
          <w:szCs w:val="24"/>
          <w:lang w:val="en-US"/>
        </w:rPr>
        <w:t>toString</w:t>
      </w:r>
      <w:r w:rsidRPr="00E241AE">
        <w:rPr>
          <w:rFonts w:ascii="Menlo" w:eastAsiaTheme="minorHAnsi" w:hAnsi="Menlo" w:cs="Courier"/>
          <w:color w:val="000000"/>
          <w:szCs w:val="24"/>
          <w:lang w:val="en-US"/>
        </w:rPr>
        <w:t>(responseEntity)</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i/>
          <w:iCs/>
          <w:color w:val="808080"/>
          <w:szCs w:val="24"/>
          <w:lang w:val="en-US"/>
        </w:rPr>
        <w:t>// parse to JSON</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lastRenderedPageBreak/>
        <w:t xml:space="preserve">JSONObject result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JSONObject(resSt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token = result.getString(</w:t>
      </w:r>
      <w:r w:rsidRPr="00E241AE">
        <w:rPr>
          <w:rFonts w:ascii="Menlo" w:eastAsiaTheme="minorHAnsi" w:hAnsi="Menlo" w:cs="Courier"/>
          <w:b/>
          <w:bCs/>
          <w:color w:val="008000"/>
          <w:szCs w:val="24"/>
          <w:lang w:val="en-US"/>
        </w:rPr>
        <w:t>"messag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responseEntity.consumeConten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token</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 xml:space="preserve">"Something went </w:t>
      </w:r>
      <w:r w:rsidR="00E34B4E" w:rsidRPr="00E241AE">
        <w:rPr>
          <w:rFonts w:ascii="Menlo" w:eastAsiaTheme="minorHAnsi" w:hAnsi="Menlo" w:cs="Courier"/>
          <w:b/>
          <w:bCs/>
          <w:color w:val="008000"/>
          <w:szCs w:val="24"/>
          <w:lang w:val="en-US"/>
        </w:rPr>
        <w:t xml:space="preserve">terribly </w:t>
      </w:r>
      <w:r w:rsidRPr="00E241AE">
        <w:rPr>
          <w:rFonts w:ascii="Menlo" w:eastAsiaTheme="minorHAnsi" w:hAnsi="Menlo" w:cs="Courier"/>
          <w:b/>
          <w:bCs/>
          <w:color w:val="008000"/>
          <w:szCs w:val="24"/>
          <w:lang w:val="en-US"/>
        </w:rPr>
        <w:t>wrong"</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0F3B41DF" w14:textId="77777777" w:rsidR="00C63EB3" w:rsidRDefault="00C63EB3" w:rsidP="00C63EB3">
      <w:pPr>
        <w:pStyle w:val="Beschriftung"/>
        <w:jc w:val="both"/>
        <w:rPr>
          <w:b w:val="0"/>
        </w:rPr>
      </w:pPr>
      <w:bookmarkStart w:id="59" w:name="_Toc282764523"/>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2</w:t>
      </w:r>
      <w:r w:rsidR="00B71DF7">
        <w:rPr>
          <w:noProof/>
        </w:rPr>
        <w:fldChar w:fldCharType="end"/>
      </w:r>
      <w:r w:rsidRPr="00FC02FE">
        <w:rPr>
          <w:b w:val="0"/>
        </w:rPr>
        <w:tab/>
      </w:r>
      <w:r>
        <w:rPr>
          <w:b w:val="0"/>
        </w:rPr>
        <w:t>Erstellung der Anfrage und Auswertung der Antwort</w:t>
      </w:r>
      <w:bookmarkEnd w:id="59"/>
    </w:p>
    <w:p w14:paraId="6F5ACA19" w14:textId="77777777" w:rsidR="00C63EB3" w:rsidRPr="0058736C" w:rsidRDefault="00C63EB3" w:rsidP="00C63EB3">
      <w:pPr>
        <w:pStyle w:val="BasicText"/>
      </w:pPr>
      <w:r>
        <w:t>Nach der Antwort der Uploadverwaltung wird das Ergebnis an eine Methode zur A</w:t>
      </w:r>
      <w:r>
        <w:t>n</w:t>
      </w:r>
      <w:r>
        <w:t>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w:t>
      </w:r>
      <w:r>
        <w:t>t</w:t>
      </w:r>
      <w:r>
        <w:t>zer sichtbar in den Vordergrund zu bringen.</w:t>
      </w:r>
    </w:p>
    <w:p w14:paraId="090802DE"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void </w:t>
      </w:r>
      <w:r w:rsidRPr="00E241AE">
        <w:rPr>
          <w:rFonts w:ascii="Menlo" w:eastAsiaTheme="minorHAnsi" w:hAnsi="Menlo" w:cs="Courier"/>
          <w:color w:val="000000"/>
          <w:szCs w:val="24"/>
          <w:lang w:val="en-US"/>
        </w:rPr>
        <w:t>updateMainUi(String result) {</w:t>
      </w:r>
      <w:r w:rsidRPr="00E241AE">
        <w:rPr>
          <w:rFonts w:ascii="Menlo" w:eastAsiaTheme="minorHAnsi" w:hAnsi="Menlo" w:cs="Courier"/>
          <w:color w:val="000000"/>
          <w:szCs w:val="24"/>
          <w:lang w:val="en-US"/>
        </w:rPr>
        <w:br/>
        <w:t xml:space="preserve">    CardBuilder cardBuilde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CardBuilder(</w:t>
      </w:r>
      <w:r w:rsidRPr="00E241AE">
        <w:rPr>
          <w:rFonts w:ascii="Menlo" w:eastAsiaTheme="minorHAnsi" w:hAnsi="Menlo" w:cs="Courier"/>
          <w:b/>
          <w:bCs/>
          <w:color w:val="000080"/>
          <w:szCs w:val="24"/>
          <w:lang w:val="en-US"/>
        </w:rPr>
        <w:t>thi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ardBuilder.Layout.</w:t>
      </w:r>
      <w:r w:rsidRPr="00E241AE">
        <w:rPr>
          <w:rFonts w:ascii="Menlo" w:eastAsiaTheme="minorHAnsi" w:hAnsi="Menlo" w:cs="Courier"/>
          <w:b/>
          <w:bCs/>
          <w:i/>
          <w:iCs/>
          <w:color w:val="660E7A"/>
          <w:szCs w:val="24"/>
          <w:lang w:val="en-US"/>
        </w:rPr>
        <w:t>TEXT</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cardBuilder.setText(resul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View resultView = cardBuilder.ge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cameraView</w:t>
      </w:r>
      <w:r w:rsidRPr="00E241AE">
        <w:rPr>
          <w:rFonts w:ascii="Menlo" w:eastAsiaTheme="minorHAnsi" w:hAnsi="Menlo" w:cs="Courier"/>
          <w:color w:val="000000"/>
          <w:szCs w:val="24"/>
          <w:lang w:val="en-US"/>
        </w:rPr>
        <w:t>.releaseCamera()</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this</w:t>
      </w:r>
      <w:r w:rsidRPr="00E241AE">
        <w:rPr>
          <w:rFonts w:ascii="Menlo" w:eastAsiaTheme="minorHAnsi" w:hAnsi="Menlo" w:cs="Courier"/>
          <w:color w:val="000000"/>
          <w:szCs w:val="24"/>
          <w:lang w:val="en-US"/>
        </w:rPr>
        <w:t>.setContentView(resultView)</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1362B3C7"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4C978474" w14:textId="77777777" w:rsidR="00C63EB3" w:rsidRDefault="00C63EB3" w:rsidP="00C63EB3">
      <w:pPr>
        <w:pStyle w:val="Beschriftung"/>
        <w:jc w:val="both"/>
        <w:rPr>
          <w:b w:val="0"/>
        </w:rPr>
      </w:pPr>
      <w:bookmarkStart w:id="60" w:name="_Toc282764524"/>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3</w:t>
      </w:r>
      <w:r w:rsidR="00B71DF7">
        <w:rPr>
          <w:noProof/>
        </w:rPr>
        <w:fldChar w:fldCharType="end"/>
      </w:r>
      <w:r w:rsidRPr="00FC02FE">
        <w:rPr>
          <w:b w:val="0"/>
        </w:rPr>
        <w:tab/>
      </w:r>
      <w:r>
        <w:rPr>
          <w:b w:val="0"/>
        </w:rPr>
        <w:t>Aktualisierung der Benutzeroberfläche</w:t>
      </w:r>
      <w:bookmarkEnd w:id="60"/>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61" w:name="_Toc282764491"/>
      <w:r>
        <w:lastRenderedPageBreak/>
        <w:t>OCV Server</w:t>
      </w:r>
      <w:bookmarkEnd w:id="61"/>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62" w:name="_Toc282764509"/>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UML-Darstellung des OCV Servers</w:t>
      </w:r>
      <w:bookmarkEnd w:id="62"/>
    </w:p>
    <w:p w14:paraId="3C28A46C" w14:textId="77777777" w:rsidR="00C63EB3" w:rsidRDefault="00C63EB3" w:rsidP="00C63EB3">
      <w:commentRangeStart w:id="63"/>
      <w:r>
        <w:t>Die</w:t>
      </w:r>
      <w:commentRangeEnd w:id="63"/>
      <w:r w:rsidR="00C636E4">
        <w:rPr>
          <w:rStyle w:val="Kommentarzeichen"/>
        </w:rPr>
        <w:commentReference w:id="63"/>
      </w:r>
      <w:r>
        <w:t xml:space="preserv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w:t>
      </w:r>
      <w:r>
        <w:t>n</w:t>
      </w:r>
      <w:r>
        <w:t>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64" w:name="_Toc282764492"/>
      <w:r>
        <w:t>Hinzufügen eines neuen Objekts</w:t>
      </w:r>
      <w:bookmarkEnd w:id="64"/>
    </w:p>
    <w:p w14:paraId="1930C9C9" w14:textId="185BEB80" w:rsidR="00083F43" w:rsidRPr="00083F43" w:rsidRDefault="00083F43" w:rsidP="00083F43">
      <w:pPr>
        <w:pStyle w:val="BasicText"/>
      </w:pPr>
      <w:r>
        <w:t xml:space="preserve">Das Erstellen eines neuen Objekt kann über ein POST-Request an die URL des Servers (bspw. </w:t>
      </w:r>
      <w:r w:rsidRPr="002E70B5">
        <w:t>localhost:8080/opencvserver-server/add</w:t>
      </w:r>
      <w:r>
        <w:t>) geschehen. Diese Anfrage wird vom OCV_Controller entgegengenommen und weiter bearbeitet.</w:t>
      </w:r>
    </w:p>
    <w:p w14:paraId="1B5388F5"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getPlainSummary(String url)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try </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Document doc = Jsoup.</w:t>
      </w:r>
      <w:r w:rsidRPr="00E241AE">
        <w:rPr>
          <w:rFonts w:ascii="Menlo" w:eastAsiaTheme="minorHAnsi" w:hAnsi="Menlo" w:cs="Courier"/>
          <w:i/>
          <w:iCs/>
          <w:color w:val="000000"/>
          <w:szCs w:val="24"/>
          <w:lang w:val="en-US"/>
        </w:rPr>
        <w:t>parse</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URL(url).openStream()</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008000"/>
          <w:szCs w:val="24"/>
          <w:lang w:val="en-US"/>
        </w:rPr>
        <w:t>"UTF-8"</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ur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s paragraphs = doc.select(</w:t>
      </w:r>
      <w:r w:rsidRPr="00E241AE">
        <w:rPr>
          <w:rFonts w:ascii="Menlo" w:eastAsiaTheme="minorHAnsi" w:hAnsi="Menlo" w:cs="Courier"/>
          <w:b/>
          <w:bCs/>
          <w:color w:val="008000"/>
          <w:szCs w:val="24"/>
          <w:lang w:val="en-US"/>
        </w:rPr>
        <w:t>"#mw-content-text p"</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lement firstParagraph = paragraphs.firs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debug(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rstParagraph.tex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0080"/>
          <w:szCs w:val="24"/>
          <w:lang w:val="en-US"/>
        </w:rPr>
        <w:t xml:space="preserve">catch </w:t>
      </w:r>
      <w:r w:rsidRPr="00E241AE">
        <w:rPr>
          <w:rFonts w:ascii="Menlo" w:eastAsiaTheme="minorHAnsi" w:hAnsi="Menlo" w:cs="Courier"/>
          <w:color w:val="000000"/>
          <w:szCs w:val="24"/>
          <w:lang w:val="en-US"/>
        </w:rPr>
        <w:t>(Exception e) {</w:t>
      </w:r>
      <w:r w:rsidRPr="00E241AE">
        <w:rPr>
          <w:rFonts w:ascii="Menlo" w:eastAsiaTheme="minorHAnsi" w:hAnsi="Menlo" w:cs="Courier"/>
          <w:color w:val="000000"/>
          <w:szCs w:val="24"/>
          <w:lang w:val="en-US"/>
        </w:rPr>
        <w:br/>
      </w:r>
      <w:r w:rsidRPr="00E241AE">
        <w:rPr>
          <w:rFonts w:ascii="Menlo" w:eastAsiaTheme="minorHAnsi" w:hAnsi="Menlo" w:cs="Courier"/>
          <w:b/>
          <w:bCs/>
          <w:i/>
          <w:iCs/>
          <w:color w:val="660E7A"/>
          <w:szCs w:val="24"/>
          <w:lang w:val="en-US"/>
        </w:rPr>
        <w:t>logger</w:t>
      </w:r>
      <w:r w:rsidRPr="00E241AE">
        <w:rPr>
          <w:rFonts w:ascii="Menlo" w:eastAsiaTheme="minorHAnsi" w:hAnsi="Menlo" w:cs="Courier"/>
          <w:color w:val="000000"/>
          <w:szCs w:val="24"/>
          <w:lang w:val="en-US"/>
        </w:rPr>
        <w:t>.error(e.getMessag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e.printStackTra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b/>
          <w:bCs/>
          <w:color w:val="008000"/>
          <w:szCs w:val="24"/>
          <w:lang w:val="en-US"/>
        </w:rPr>
        <w:t>"Nothing found her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w:t>
      </w:r>
      <w:r w:rsidRPr="00E241AE">
        <w:rPr>
          <w:rFonts w:ascii="Menlo" w:eastAsiaTheme="minorHAnsi" w:hAnsi="Menlo" w:cs="Courier"/>
          <w:color w:val="000000"/>
          <w:szCs w:val="24"/>
          <w:lang w:val="en-US"/>
        </w:rPr>
        <w:br/>
        <w:t>}</w:t>
      </w:r>
    </w:p>
    <w:p w14:paraId="6EB9F11F" w14:textId="77777777" w:rsidR="00C63EB3" w:rsidRDefault="00C63EB3" w:rsidP="00C63EB3">
      <w:pPr>
        <w:pStyle w:val="Beschriftung"/>
        <w:jc w:val="both"/>
      </w:pPr>
      <w:bookmarkStart w:id="65" w:name="_Toc282764525"/>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4</w:t>
      </w:r>
      <w:r w:rsidR="00B71DF7">
        <w:rPr>
          <w:noProof/>
        </w:rPr>
        <w:fldChar w:fldCharType="end"/>
      </w:r>
      <w:r w:rsidRPr="00FC02FE">
        <w:rPr>
          <w:b w:val="0"/>
        </w:rPr>
        <w:tab/>
      </w:r>
      <w:r>
        <w:rPr>
          <w:b w:val="0"/>
        </w:rPr>
        <w:t>Extrahierung des ersten Absatzes eines Wikipedia-Artikels</w:t>
      </w:r>
      <w:bookmarkEnd w:id="65"/>
    </w:p>
    <w:p w14:paraId="1563CBCF" w14:textId="41CB36A5" w:rsidR="00C63EB3" w:rsidRDefault="00C63EB3" w:rsidP="00C63EB3">
      <w:pPr>
        <w:pStyle w:val="BasicText"/>
      </w:pPr>
      <w:r>
        <w:t>Nach erfolgreichen Hochladen und Überprüf</w:t>
      </w:r>
      <w:r w:rsidR="000357FC">
        <w:t xml:space="preserve">en </w:t>
      </w:r>
      <w:r>
        <w:t>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core.Mat mImage =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w:t>
      </w:r>
      <w:r w:rsidRPr="00A42DE1">
        <w:rPr>
          <w:rFonts w:ascii="Menlo" w:eastAsiaTheme="minorHAnsi" w:hAnsi="Menlo" w:cs="Courier"/>
          <w:color w:val="000000"/>
          <w:szCs w:val="24"/>
        </w:rPr>
        <w:t>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66" w:name="_Toc282764526"/>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5</w:t>
      </w:r>
      <w:r w:rsidR="00B71DF7">
        <w:rPr>
          <w:noProof/>
        </w:rPr>
        <w:fldChar w:fldCharType="end"/>
      </w:r>
      <w:r w:rsidRPr="00FC02FE">
        <w:rPr>
          <w:b w:val="0"/>
        </w:rPr>
        <w:tab/>
      </w:r>
      <w:r>
        <w:rPr>
          <w:b w:val="0"/>
        </w:rPr>
        <w:t>Keypointerkennung und Deskriptorextraktion</w:t>
      </w:r>
      <w:bookmarkEnd w:id="66"/>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w:t>
      </w:r>
      <w:r>
        <w:t>e</w:t>
      </w:r>
      <w:r>
        <w:t>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ublic static </w:t>
      </w:r>
      <w:r w:rsidRPr="00E241AE">
        <w:rPr>
          <w:rFonts w:ascii="Menlo" w:eastAsiaTheme="minorHAnsi" w:hAnsi="Menlo" w:cs="Courier"/>
          <w:color w:val="000000"/>
          <w:szCs w:val="24"/>
          <w:lang w:val="en-US"/>
        </w:rPr>
        <w:t>String serializeMat(String 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Mat sMat) {</w:t>
      </w:r>
      <w:r w:rsidRPr="00E241AE">
        <w:rPr>
          <w:rFonts w:ascii="Menlo" w:eastAsiaTheme="minorHAnsi" w:hAnsi="Menlo" w:cs="Courier"/>
          <w:color w:val="000000"/>
          <w:szCs w:val="24"/>
          <w:lang w:val="en-US"/>
        </w:rPr>
        <w:br/>
        <w:t xml:space="preserve">    File dir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File(</w:t>
      </w:r>
      <w:r w:rsidRPr="00E241AE">
        <w:rPr>
          <w:rFonts w:ascii="Menlo" w:eastAsiaTheme="minorHAnsi" w:hAnsi="Menlo" w:cs="Courier"/>
          <w:b/>
          <w:bCs/>
          <w:i/>
          <w:iCs/>
          <w:color w:val="660E7A"/>
          <w:szCs w:val="24"/>
          <w:lang w:val="en-US"/>
        </w:rPr>
        <w:t xml:space="preserve">root </w:t>
      </w:r>
      <w:r w:rsidRPr="00E241AE">
        <w:rPr>
          <w:rFonts w:ascii="Menlo" w:eastAsiaTheme="minorHAnsi" w:hAnsi="Menlo" w:cs="Courier"/>
          <w:color w:val="000000"/>
          <w:szCs w:val="24"/>
          <w:lang w:val="en-US"/>
        </w:rPr>
        <w:t>+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xml:space="preserve">+ </w:t>
      </w:r>
      <w:r w:rsidRPr="00E241AE">
        <w:rPr>
          <w:rFonts w:ascii="Menlo" w:eastAsiaTheme="minorHAnsi" w:hAnsi="Menlo" w:cs="Courier"/>
          <w:b/>
          <w:bCs/>
          <w:color w:val="008000"/>
          <w:szCs w:val="24"/>
          <w:lang w:val="en-US"/>
        </w:rPr>
        <w:t>"o</w:t>
      </w:r>
      <w:r w:rsidRPr="00E241AE">
        <w:rPr>
          <w:rFonts w:ascii="Menlo" w:eastAsiaTheme="minorHAnsi" w:hAnsi="Menlo" w:cs="Courier"/>
          <w:b/>
          <w:bCs/>
          <w:color w:val="008000"/>
          <w:szCs w:val="24"/>
          <w:lang w:val="en-US"/>
        </w:rPr>
        <w:t>b</w:t>
      </w:r>
      <w:r w:rsidRPr="00E241AE">
        <w:rPr>
          <w:rFonts w:ascii="Menlo" w:eastAsiaTheme="minorHAnsi" w:hAnsi="Menlo" w:cs="Courier"/>
          <w:b/>
          <w:bCs/>
          <w:color w:val="008000"/>
          <w:szCs w:val="24"/>
          <w:lang w:val="en-US"/>
        </w:rPr>
        <w:t>ject_xml"</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if</w:t>
      </w:r>
      <w:r w:rsidRPr="00E241AE">
        <w:rPr>
          <w:rFonts w:ascii="Menlo" w:eastAsiaTheme="minorHAnsi" w:hAnsi="Menlo" w:cs="Courier"/>
          <w:color w:val="000000"/>
          <w:szCs w:val="24"/>
          <w:lang w:val="en-US"/>
        </w:rPr>
        <w:t>(!dir.exists())</w:t>
      </w:r>
      <w:r w:rsidRPr="00E241AE">
        <w:rPr>
          <w:rFonts w:ascii="Menlo" w:eastAsiaTheme="minorHAnsi" w:hAnsi="Menlo" w:cs="Courier"/>
          <w:color w:val="000000"/>
          <w:szCs w:val="24"/>
          <w:lang w:val="en-US"/>
        </w:rPr>
        <w:br/>
        <w:t xml:space="preserve">        dir.mkdir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ring filePath = dir.getAbsolutePath() + File.</w:t>
      </w:r>
      <w:r w:rsidRPr="00E241AE">
        <w:rPr>
          <w:rFonts w:ascii="Menlo" w:eastAsiaTheme="minorHAnsi" w:hAnsi="Menlo" w:cs="Courier"/>
          <w:b/>
          <w:bCs/>
          <w:i/>
          <w:iCs/>
          <w:color w:val="660E7A"/>
          <w:szCs w:val="24"/>
          <w:lang w:val="en-US"/>
        </w:rPr>
        <w:t xml:space="preserve">separator </w:t>
      </w:r>
      <w:r w:rsidRPr="00E241AE">
        <w:rPr>
          <w:rFonts w:ascii="Menlo" w:eastAsiaTheme="minorHAnsi" w:hAnsi="Menlo" w:cs="Courier"/>
          <w:color w:val="000000"/>
          <w:szCs w:val="24"/>
          <w:lang w:val="en-US"/>
        </w:rPr>
        <w:t>+ UUID.</w:t>
      </w:r>
      <w:r w:rsidRPr="00E241AE">
        <w:rPr>
          <w:rFonts w:ascii="Menlo" w:eastAsiaTheme="minorHAnsi" w:hAnsi="Menlo" w:cs="Courier"/>
          <w:i/>
          <w:iCs/>
          <w:color w:val="000000"/>
          <w:szCs w:val="24"/>
          <w:lang w:val="en-US"/>
        </w:rPr>
        <w:t>randomUUID</w:t>
      </w:r>
      <w:r w:rsidRPr="00E241AE">
        <w:rPr>
          <w:rFonts w:ascii="Menlo" w:eastAsiaTheme="minorHAnsi" w:hAnsi="Menlo" w:cs="Courier"/>
          <w:color w:val="000000"/>
          <w:szCs w:val="24"/>
          <w:lang w:val="en-US"/>
        </w:rPr>
        <w:t xml:space="preserve">() + </w:t>
      </w:r>
      <w:r w:rsidRPr="00E241AE">
        <w:rPr>
          <w:rFonts w:ascii="Menlo" w:eastAsiaTheme="minorHAnsi" w:hAnsi="Menlo" w:cs="Courier"/>
          <w:b/>
          <w:bCs/>
          <w:color w:val="008000"/>
          <w:szCs w:val="24"/>
          <w:lang w:val="en-US"/>
        </w:rPr>
        <w:t>".xml"</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 xml:space="preserve">opencv_core.FileStorage storage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core.FileStorage(filePath</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opencv_core.FileStorage.</w:t>
      </w:r>
      <w:r w:rsidRPr="00E241AE">
        <w:rPr>
          <w:rFonts w:ascii="Menlo" w:eastAsiaTheme="minorHAnsi" w:hAnsi="Menlo" w:cs="Courier"/>
          <w:b/>
          <w:bCs/>
          <w:i/>
          <w:iCs/>
          <w:color w:val="660E7A"/>
          <w:szCs w:val="24"/>
          <w:lang w:val="en-US"/>
        </w:rPr>
        <w:t>WRITE</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lastRenderedPageBreak/>
        <w:t>opencv_core.CvMat cvMat = sMat.as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writeObj(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cvMa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storage.releas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filePath</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72B4C651" w14:textId="77777777" w:rsidR="00C63EB3" w:rsidRDefault="00C63EB3" w:rsidP="00C63EB3">
      <w:pPr>
        <w:pStyle w:val="Beschriftung"/>
        <w:jc w:val="both"/>
      </w:pPr>
      <w:bookmarkStart w:id="67" w:name="_Toc282764527"/>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6</w:t>
      </w:r>
      <w:r w:rsidR="00B71DF7">
        <w:rPr>
          <w:noProof/>
        </w:rPr>
        <w:fldChar w:fldCharType="end"/>
      </w:r>
      <w:r w:rsidRPr="00FC02FE">
        <w:rPr>
          <w:b w:val="0"/>
        </w:rPr>
        <w:tab/>
      </w:r>
      <w:r>
        <w:rPr>
          <w:b w:val="0"/>
        </w:rPr>
        <w:t>Serialisierung einer Deskriptormatrix</w:t>
      </w:r>
      <w:bookmarkEnd w:id="67"/>
    </w:p>
    <w:p w14:paraId="1C291228" w14:textId="77777777" w:rsidR="00C63EB3" w:rsidRDefault="00C63EB3" w:rsidP="00C63EB3">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commentRangeStart w:id="68"/>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w:t>
      </w:r>
      <w:r w:rsidRPr="00A42DE1">
        <w:rPr>
          <w:rFonts w:ascii="Menlo Regular" w:eastAsiaTheme="minorHAnsi" w:hAnsi="Menlo Regular" w:cs="Menlo Regular"/>
          <w:color w:val="0E0E0E"/>
          <w:szCs w:val="24"/>
          <w:lang w:eastAsia="en-US"/>
        </w:rPr>
        <w:t>o</w:t>
      </w:r>
      <w:r w:rsidRPr="00A42DE1">
        <w:rPr>
          <w:rFonts w:ascii="Menlo Regular" w:eastAsiaTheme="minorHAnsi" w:hAnsi="Menlo Regular" w:cs="Menlo Regular"/>
          <w:color w:val="0E0E0E"/>
          <w:szCs w:val="24"/>
          <w:lang w:eastAsia="en-US"/>
        </w:rPr>
        <w:t>scher aus Mönchsteinach. Club-Mate basiert auf der Pflanze Mate und hat einen Koffeingehalt von 20 Milligramm pro 100 Milliliter.[1]"}</w:t>
      </w:r>
      <w:commentRangeEnd w:id="68"/>
      <w:r w:rsidR="00C636E4">
        <w:rPr>
          <w:rStyle w:val="Kommentarzeichen"/>
        </w:rPr>
        <w:commentReference w:id="68"/>
      </w:r>
    </w:p>
    <w:p w14:paraId="17987EB0" w14:textId="77777777" w:rsidR="00C63EB3" w:rsidRDefault="00C63EB3" w:rsidP="00C63EB3">
      <w:pPr>
        <w:pStyle w:val="Beschriftung"/>
        <w:jc w:val="both"/>
      </w:pPr>
      <w:bookmarkStart w:id="69" w:name="_Toc282764528"/>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7</w:t>
      </w:r>
      <w:r w:rsidR="00B71DF7">
        <w:rPr>
          <w:noProof/>
        </w:rPr>
        <w:fldChar w:fldCharType="end"/>
      </w:r>
      <w:r w:rsidRPr="00FC02FE">
        <w:rPr>
          <w:b w:val="0"/>
        </w:rPr>
        <w:tab/>
      </w:r>
      <w:r>
        <w:rPr>
          <w:b w:val="0"/>
        </w:rPr>
        <w:t>Beispiel eines abgespeicherten Objekts</w:t>
      </w:r>
      <w:bookmarkEnd w:id="69"/>
    </w:p>
    <w:p w14:paraId="5040F37D" w14:textId="19664ADE" w:rsidR="00C63EB3" w:rsidRDefault="00C63EB3" w:rsidP="00C63EB3">
      <w:pPr>
        <w:pStyle w:val="BasicText"/>
      </w:pPr>
      <w:r>
        <w:t>Nach erfolgreicher Durchführung der genannten Teilprozesse werden die das Objekt beschreibenden Daten (Name, Wikipediaauszug, absoluter Pfad des Deskriptordok</w:t>
      </w:r>
      <w:r>
        <w:t>u</w:t>
      </w:r>
      <w:r>
        <w:t>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w:t>
      </w:r>
      <w:r w:rsidR="00083F43">
        <w:t xml:space="preserve"> umfanre</w:t>
      </w:r>
      <w:r w:rsidR="00083F43">
        <w:t>i</w:t>
      </w:r>
      <w:r w:rsidR="00083F43">
        <w:t>cher</w:t>
      </w:r>
      <w:r>
        <w:t xml:space="preserve"> Fehlerbericht in die Log-Datei des Servers geschrieben.</w:t>
      </w:r>
    </w:p>
    <w:p w14:paraId="66C9DC2C" w14:textId="77777777" w:rsidR="00C63EB3" w:rsidRDefault="00C63EB3" w:rsidP="00C63EB3">
      <w:pPr>
        <w:pStyle w:val="berschrift3"/>
      </w:pPr>
      <w:bookmarkStart w:id="70" w:name="_Toc282764493"/>
      <w:r>
        <w:t>Analyse eines gesendeten Bildes</w:t>
      </w:r>
      <w:bookmarkEnd w:id="70"/>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w:t>
      </w:r>
      <w:r w:rsidRPr="00F82728">
        <w:t>l</w:t>
      </w:r>
      <w:r w:rsidRPr="00F82728">
        <w:t>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w:t>
      </w:r>
      <w:r>
        <w:t>t</w:t>
      </w:r>
      <w:r>
        <w:t>telt</w:t>
      </w:r>
      <w:r w:rsidR="00C72CAF">
        <w:t>,</w:t>
      </w:r>
      <w:r>
        <w:t xml:space="preserve"> um diese mit den gesammelten Objekten vergleichen zu können.</w:t>
      </w:r>
    </w:p>
    <w:p w14:paraId="11A438A7" w14:textId="77777777" w:rsidR="00C63EB3" w:rsidRDefault="00C63EB3" w:rsidP="00C63EB3">
      <w:pPr>
        <w:pStyle w:val="BasicText"/>
      </w:pPr>
      <w:r>
        <w:lastRenderedPageBreak/>
        <w:t>Der Matchingprozess erfolgt aus Gründen der Effizienzsteigerung für jedes Objekt in einem Thread</w:t>
      </w:r>
      <w:r w:rsidR="00C72CAF">
        <w:t>.</w:t>
      </w:r>
      <w:r>
        <w:t xml:space="preserve"> </w:t>
      </w:r>
      <w:r w:rsidR="00C72CAF">
        <w:t>A</w:t>
      </w:r>
      <w:r>
        <w:t>lle Threads werden während dieser Zeit von einem Threadpool verwa</w:t>
      </w:r>
      <w:r>
        <w:t>l</w:t>
      </w:r>
      <w:r>
        <w:t>tet. Während des Matchingprozesses werden zunächst die Deskriptoren des Objektes aus der XML-Datei vom Serializer zurück in eine Matrix geschrieben. Diese Objektma</w:t>
      </w:r>
      <w:r>
        <w:t>t</w:t>
      </w:r>
      <w:r>
        <w: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color w:val="808000"/>
          <w:szCs w:val="24"/>
          <w:lang w:val="en-US"/>
        </w:rPr>
        <w:t>@Override</w:t>
      </w:r>
      <w:r w:rsidRPr="00E241AE">
        <w:rPr>
          <w:rFonts w:ascii="Menlo" w:eastAsiaTheme="minorHAnsi" w:hAnsi="Menlo" w:cs="Courier"/>
          <w:color w:val="808000"/>
          <w:szCs w:val="24"/>
          <w:lang w:val="en-US"/>
        </w:rPr>
        <w:br/>
      </w:r>
      <w:r w:rsidRPr="00E241AE">
        <w:rPr>
          <w:rFonts w:ascii="Menlo" w:eastAsiaTheme="minorHAnsi" w:hAnsi="Menlo" w:cs="Courier"/>
          <w:b/>
          <w:bCs/>
          <w:color w:val="000080"/>
          <w:szCs w:val="24"/>
          <w:lang w:val="en-US"/>
        </w:rPr>
        <w:t xml:space="preserve">public </w:t>
      </w:r>
      <w:r w:rsidRPr="00E241AE">
        <w:rPr>
          <w:rFonts w:ascii="Menlo" w:eastAsiaTheme="minorHAnsi" w:hAnsi="Menlo" w:cs="Courier"/>
          <w:color w:val="000000"/>
          <w:szCs w:val="24"/>
          <w:lang w:val="en-US"/>
        </w:rPr>
        <w:t>Result call() {</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 xml:space="preserve">opencv_features2d.DMatchVectorVector 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opencv_features2d.DMatchVectorVector()</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660E7A"/>
          <w:szCs w:val="24"/>
          <w:lang w:val="en-US"/>
        </w:rPr>
        <w:t>matcher</w:t>
      </w:r>
      <w:r w:rsidRPr="00E241AE">
        <w:rPr>
          <w:rFonts w:ascii="Menlo" w:eastAsiaTheme="minorHAnsi" w:hAnsi="Menlo" w:cs="Courier"/>
          <w:color w:val="000000"/>
          <w:szCs w:val="24"/>
          <w:lang w:val="en-US"/>
        </w:rPr>
        <w:t>.knnMatch(</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descriptors</w:t>
      </w:r>
      <w:r w:rsidRPr="00E241AE">
        <w:rPr>
          <w:rFonts w:ascii="Menlo" w:eastAsiaTheme="minorHAnsi" w:hAnsi="Menlo" w:cs="Courier"/>
          <w:color w:val="000000"/>
          <w:szCs w:val="24"/>
          <w:lang w:val="en-US"/>
        </w:rPr>
        <w:t>[</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matches</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2</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i/>
          <w:iCs/>
          <w:color w:val="808080"/>
          <w:szCs w:val="24"/>
          <w:lang w:val="en-US"/>
        </w:rPr>
        <w:br/>
      </w:r>
      <w:r w:rsidRPr="00E241AE">
        <w:rPr>
          <w:rFonts w:ascii="Menlo" w:eastAsiaTheme="minorHAnsi" w:hAnsi="Menlo" w:cs="Courier"/>
          <w:color w:val="000000"/>
          <w:szCs w:val="24"/>
          <w:lang w:val="en-US"/>
        </w:rPr>
        <w:t>ArrayList&lt;Double&gt; goodMatches =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return new </w:t>
      </w:r>
      <w:r w:rsidRPr="00E241AE">
        <w:rPr>
          <w:rFonts w:ascii="Menlo" w:eastAsiaTheme="minorHAnsi" w:hAnsi="Menlo" w:cs="Courier"/>
          <w:color w:val="000000"/>
          <w:szCs w:val="24"/>
          <w:lang w:val="en-US"/>
        </w:rPr>
        <w:t>Result(</w:t>
      </w:r>
      <w:r w:rsidRPr="00E241AE">
        <w:rPr>
          <w:rFonts w:ascii="Menlo" w:eastAsiaTheme="minorHAnsi" w:hAnsi="Menlo" w:cs="Courier"/>
          <w:b/>
          <w:bCs/>
          <w:color w:val="660E7A"/>
          <w:szCs w:val="24"/>
          <w:lang w:val="en-US"/>
        </w:rPr>
        <w:t>nam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 xml:space="preserve">, </w:t>
      </w:r>
      <w:r w:rsidRPr="00E241AE">
        <w:rPr>
          <w:rFonts w:ascii="Menlo" w:eastAsiaTheme="minorHAnsi" w:hAnsi="Menlo" w:cs="Courier"/>
          <w:b/>
          <w:bCs/>
          <w:color w:val="660E7A"/>
          <w:szCs w:val="24"/>
          <w:lang w:val="en-US"/>
        </w:rPr>
        <w:t>path</w:t>
      </w:r>
      <w:r w:rsidRPr="00E241AE">
        <w:rPr>
          <w:rFonts w:ascii="Menlo" w:eastAsiaTheme="minorHAnsi" w:hAnsi="Menlo" w:cs="Courier"/>
          <w:color w:val="000000"/>
          <w:szCs w:val="24"/>
          <w:lang w:val="en-US"/>
        </w:rPr>
        <w: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188507E" w14:textId="77777777" w:rsidR="001268B8" w:rsidRPr="00E241AE" w:rsidRDefault="001268B8"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6F1599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p>
    <w:p w14:paraId="2AA8CA58"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lang w:val="en-US"/>
        </w:rPr>
      </w:pPr>
      <w:r w:rsidRPr="00E241AE">
        <w:rPr>
          <w:rFonts w:ascii="Menlo" w:eastAsiaTheme="minorHAnsi" w:hAnsi="Menlo" w:cs="Courier"/>
          <w:b/>
          <w:bCs/>
          <w:color w:val="000080"/>
          <w:szCs w:val="24"/>
          <w:lang w:val="en-US"/>
        </w:rPr>
        <w:t xml:space="preserve">private </w:t>
      </w:r>
      <w:r w:rsidRPr="00E241AE">
        <w:rPr>
          <w:rFonts w:ascii="Menlo" w:eastAsiaTheme="minorHAnsi" w:hAnsi="Menlo" w:cs="Courier"/>
          <w:color w:val="000000"/>
          <w:szCs w:val="24"/>
          <w:lang w:val="en-US"/>
        </w:rPr>
        <w:t>ArrayList&lt;Double&gt; getGood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opencv_features2d.DMatchVectorVector matches) {</w:t>
      </w:r>
      <w:r w:rsidRPr="00E241AE">
        <w:rPr>
          <w:rFonts w:ascii="Menlo" w:eastAsiaTheme="minorHAnsi" w:hAnsi="Menlo" w:cs="Courier"/>
          <w:color w:val="000000"/>
          <w:szCs w:val="24"/>
          <w:lang w:val="en-US"/>
        </w:rPr>
        <w:br/>
        <w:t xml:space="preserve">    ArrayList&lt;Double&gt; goodMatches = </w:t>
      </w:r>
      <w:r w:rsidRPr="00E241AE">
        <w:rPr>
          <w:rFonts w:ascii="Menlo" w:eastAsiaTheme="minorHAnsi" w:hAnsi="Menlo" w:cs="Courier"/>
          <w:b/>
          <w:bCs/>
          <w:color w:val="000080"/>
          <w:szCs w:val="24"/>
          <w:lang w:val="en-US"/>
        </w:rPr>
        <w:t xml:space="preserve">new </w:t>
      </w:r>
      <w:r w:rsidRPr="00E241AE">
        <w:rPr>
          <w:rFonts w:ascii="Menlo" w:eastAsiaTheme="minorHAnsi" w:hAnsi="Menlo" w:cs="Courier"/>
          <w:color w:val="000000"/>
          <w:szCs w:val="24"/>
          <w:lang w:val="en-US"/>
        </w:rPr>
        <w:t>A</w:t>
      </w:r>
      <w:r w:rsidRPr="00E241AE">
        <w:rPr>
          <w:rFonts w:ascii="Menlo" w:eastAsiaTheme="minorHAnsi" w:hAnsi="Menlo" w:cs="Courier"/>
          <w:color w:val="000000"/>
          <w:szCs w:val="24"/>
          <w:lang w:val="en-US"/>
        </w:rPr>
        <w:t>r</w:t>
      </w:r>
      <w:r w:rsidRPr="00E241AE">
        <w:rPr>
          <w:rFonts w:ascii="Menlo" w:eastAsiaTheme="minorHAnsi" w:hAnsi="Menlo" w:cs="Courier"/>
          <w:color w:val="000000"/>
          <w:szCs w:val="24"/>
          <w:lang w:val="en-US"/>
        </w:rPr>
        <w:t>rayList&lt;Double&gt;()</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for </w:t>
      </w:r>
      <w:r w:rsidRPr="00E241AE">
        <w:rPr>
          <w:rFonts w:ascii="Menlo" w:eastAsiaTheme="minorHAnsi" w:hAnsi="Menlo" w:cs="Courier"/>
          <w:color w:val="000000"/>
          <w:szCs w:val="24"/>
          <w:lang w:val="en-US"/>
        </w:rPr>
        <w:t>(</w:t>
      </w:r>
      <w:r w:rsidRPr="00E241AE">
        <w:rPr>
          <w:rFonts w:ascii="Menlo" w:eastAsiaTheme="minorHAnsi" w:hAnsi="Menlo" w:cs="Courier"/>
          <w:b/>
          <w:bCs/>
          <w:color w:val="000080"/>
          <w:szCs w:val="24"/>
          <w:lang w:val="en-US"/>
        </w:rPr>
        <w:t xml:space="preserve">int </w:t>
      </w:r>
      <w:r w:rsidRPr="00E241AE">
        <w:rPr>
          <w:rFonts w:ascii="Menlo" w:eastAsiaTheme="minorHAnsi" w:hAnsi="Menlo" w:cs="Courier"/>
          <w:color w:val="000000"/>
          <w:szCs w:val="24"/>
          <w:lang w:val="en-US"/>
        </w:rPr>
        <w:t xml:space="preserve">j = </w:t>
      </w:r>
      <w:r w:rsidRPr="00E241AE">
        <w:rPr>
          <w:rFonts w:ascii="Menlo" w:eastAsiaTheme="minorHAnsi" w:hAnsi="Menlo" w:cs="Courier"/>
          <w:color w:val="0000FF"/>
          <w:szCs w:val="24"/>
          <w:lang w:val="en-US"/>
        </w:rPr>
        <w:t>0</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lt; matches.size()</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00"/>
          <w:szCs w:val="24"/>
          <w:lang w:val="en-US"/>
        </w:rPr>
        <w:t>j++) {</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double </w:t>
      </w:r>
      <w:r w:rsidRPr="00E241AE">
        <w:rPr>
          <w:rFonts w:ascii="Menlo" w:eastAsiaTheme="minorHAnsi" w:hAnsi="Menlo" w:cs="Courier"/>
          <w:color w:val="000000"/>
          <w:szCs w:val="24"/>
          <w:lang w:val="en-US"/>
        </w:rPr>
        <w:t>mRatio = match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0</w:t>
      </w:r>
      <w:r w:rsidRPr="00E241AE">
        <w:rPr>
          <w:rFonts w:ascii="Menlo" w:eastAsiaTheme="minorHAnsi" w:hAnsi="Menlo" w:cs="Courier"/>
          <w:color w:val="000000"/>
          <w:szCs w:val="24"/>
          <w:lang w:val="en-US"/>
        </w:rPr>
        <w:t>).distance() / matc</w:t>
      </w:r>
      <w:r w:rsidRPr="00E241AE">
        <w:rPr>
          <w:rFonts w:ascii="Menlo" w:eastAsiaTheme="minorHAnsi" w:hAnsi="Menlo" w:cs="Courier"/>
          <w:color w:val="000000"/>
          <w:szCs w:val="24"/>
          <w:lang w:val="en-US"/>
        </w:rPr>
        <w:t>h</w:t>
      </w:r>
      <w:r w:rsidRPr="00E241AE">
        <w:rPr>
          <w:rFonts w:ascii="Menlo" w:eastAsiaTheme="minorHAnsi" w:hAnsi="Menlo" w:cs="Courier"/>
          <w:color w:val="000000"/>
          <w:szCs w:val="24"/>
          <w:lang w:val="en-US"/>
        </w:rPr>
        <w:t>es.get(j</w:t>
      </w:r>
      <w:r w:rsidRPr="00E241AE">
        <w:rPr>
          <w:rFonts w:ascii="Menlo" w:eastAsiaTheme="minorHAnsi" w:hAnsi="Menlo" w:cs="Courier"/>
          <w:color w:val="CC7832"/>
          <w:szCs w:val="24"/>
          <w:lang w:val="en-US"/>
        </w:rPr>
        <w:t xml:space="preserve">, </w:t>
      </w:r>
      <w:r w:rsidRPr="00E241AE">
        <w:rPr>
          <w:rFonts w:ascii="Menlo" w:eastAsiaTheme="minorHAnsi" w:hAnsi="Menlo" w:cs="Courier"/>
          <w:color w:val="0000FF"/>
          <w:szCs w:val="24"/>
          <w:lang w:val="en-US"/>
        </w:rPr>
        <w:t>1</w:t>
      </w:r>
      <w:r w:rsidRPr="00E241AE">
        <w:rPr>
          <w:rFonts w:ascii="Menlo" w:eastAsiaTheme="minorHAnsi" w:hAnsi="Menlo" w:cs="Courier"/>
          <w:color w:val="000000"/>
          <w:szCs w:val="24"/>
          <w:lang w:val="en-US"/>
        </w:rPr>
        <w:t>).distance()</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b/>
          <w:bCs/>
          <w:color w:val="000080"/>
          <w:szCs w:val="24"/>
          <w:lang w:val="en-US"/>
        </w:rPr>
        <w:t xml:space="preserve">if </w:t>
      </w:r>
      <w:r w:rsidRPr="00E241AE">
        <w:rPr>
          <w:rFonts w:ascii="Menlo" w:eastAsiaTheme="minorHAnsi" w:hAnsi="Menlo" w:cs="Courier"/>
          <w:color w:val="000000"/>
          <w:szCs w:val="24"/>
          <w:lang w:val="en-US"/>
        </w:rPr>
        <w:t xml:space="preserve">(mRatio &lt;= </w:t>
      </w:r>
      <w:r w:rsidRPr="00E241AE">
        <w:rPr>
          <w:rFonts w:ascii="Menlo" w:eastAsiaTheme="minorHAnsi" w:hAnsi="Menlo" w:cs="Courier"/>
          <w:b/>
          <w:bCs/>
          <w:color w:val="660E7A"/>
          <w:szCs w:val="24"/>
          <w:lang w:val="en-US"/>
        </w:rPr>
        <w:t>RATIO</w:t>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t xml:space="preserve">            goodMatches.add(mRatio)</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r w:rsidRPr="00E241AE">
        <w:rPr>
          <w:rFonts w:ascii="Menlo" w:eastAsiaTheme="minorHAnsi" w:hAnsi="Menlo" w:cs="Courier"/>
          <w:color w:val="000000"/>
          <w:szCs w:val="24"/>
          <w:lang w:val="en-US"/>
        </w:rPr>
        <w:br/>
      </w:r>
      <w:r w:rsidRPr="00E241AE">
        <w:rPr>
          <w:rFonts w:ascii="Menlo" w:eastAsiaTheme="minorHAnsi" w:hAnsi="Menlo" w:cs="Courier"/>
          <w:b/>
          <w:bCs/>
          <w:color w:val="000080"/>
          <w:szCs w:val="24"/>
          <w:lang w:val="en-US"/>
        </w:rPr>
        <w:t xml:space="preserve">return </w:t>
      </w:r>
      <w:r w:rsidRPr="00E241AE">
        <w:rPr>
          <w:rFonts w:ascii="Menlo" w:eastAsiaTheme="minorHAnsi" w:hAnsi="Menlo" w:cs="Courier"/>
          <w:color w:val="000000"/>
          <w:szCs w:val="24"/>
          <w:lang w:val="en-US"/>
        </w:rPr>
        <w:t>goodMatches</w:t>
      </w:r>
      <w:r w:rsidRPr="00E241AE">
        <w:rPr>
          <w:rFonts w:ascii="Menlo" w:eastAsiaTheme="minorHAnsi" w:hAnsi="Menlo" w:cs="Courier"/>
          <w:color w:val="CC7832"/>
          <w:szCs w:val="24"/>
          <w:lang w:val="en-US"/>
        </w:rPr>
        <w:t>;</w:t>
      </w:r>
      <w:r w:rsidRPr="00E241AE">
        <w:rPr>
          <w:rFonts w:ascii="Menlo" w:eastAsiaTheme="minorHAnsi" w:hAnsi="Menlo" w:cs="Courier"/>
          <w:color w:val="CC7832"/>
          <w:szCs w:val="24"/>
          <w:lang w:val="en-US"/>
        </w:rPr>
        <w:br/>
      </w:r>
      <w:r w:rsidRPr="00E241AE">
        <w:rPr>
          <w:rFonts w:ascii="Menlo" w:eastAsiaTheme="minorHAnsi" w:hAnsi="Menlo" w:cs="Courier"/>
          <w:color w:val="000000"/>
          <w:szCs w:val="24"/>
          <w:lang w:val="en-US"/>
        </w:rPr>
        <w:t>}</w:t>
      </w:r>
    </w:p>
    <w:p w14:paraId="286751BC" w14:textId="77777777" w:rsidR="00C63EB3" w:rsidRPr="00E241A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lang w:val="en-US"/>
        </w:rPr>
      </w:pPr>
    </w:p>
    <w:p w14:paraId="1EB762E1" w14:textId="77777777" w:rsidR="00C63EB3" w:rsidRDefault="00C63EB3" w:rsidP="00C63EB3">
      <w:pPr>
        <w:pStyle w:val="Beschriftung"/>
        <w:jc w:val="both"/>
      </w:pPr>
      <w:bookmarkStart w:id="71" w:name="_Toc282764529"/>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8</w:t>
      </w:r>
      <w:r w:rsidR="00B71DF7">
        <w:rPr>
          <w:noProof/>
        </w:rPr>
        <w:fldChar w:fldCharType="end"/>
      </w:r>
      <w:r w:rsidRPr="00FC02FE">
        <w:rPr>
          <w:b w:val="0"/>
        </w:rPr>
        <w:tab/>
      </w:r>
      <w:r>
        <w:rPr>
          <w:b w:val="0"/>
        </w:rPr>
        <w:t>Matching der Deskriptoren und Filtern der Matches</w:t>
      </w:r>
      <w:bookmarkEnd w:id="71"/>
    </w:p>
    <w:p w14:paraId="7C591372" w14:textId="2917B4BA" w:rsidR="00C63EB3" w:rsidRDefault="00C63EB3" w:rsidP="00C63EB3">
      <w:pPr>
        <w:pStyle w:val="BasicText"/>
      </w:pPr>
      <w:r>
        <w:t>Dort wird ein Matching nach dem Fast Nearest Neighbor Verfahren, wie in</w:t>
      </w:r>
      <w:r w:rsidR="00163D61">
        <w:t xml:space="preserve"> </w:t>
      </w:r>
      <w:r w:rsidRPr="000357FC">
        <w:rPr>
          <w:rStyle w:val="IntensiverVerweis"/>
        </w:rPr>
        <w:t>4.2.2</w:t>
      </w:r>
      <w:r>
        <w:t xml:space="preserve"> b</w:t>
      </w:r>
      <w:r>
        <w:t>e</w:t>
      </w:r>
      <w:r>
        <w:t xml:space="preserve">schrieben, durchgeführt. Die Auswahl des besten Ergebnisses und somit </w:t>
      </w:r>
      <w:r w:rsidR="00C72CAF">
        <w:t xml:space="preserve">eines </w:t>
      </w:r>
      <w:r>
        <w:t>wiede</w:t>
      </w:r>
      <w:r>
        <w:t>r</w:t>
      </w:r>
      <w:r>
        <w:t xml:space="preserve">erkannten </w:t>
      </w:r>
      <w:r w:rsidR="00C72CAF">
        <w:t xml:space="preserve">Objekts </w:t>
      </w:r>
      <w:r>
        <w:t>erfolgt</w:t>
      </w:r>
      <w:r w:rsidR="00C72CAF">
        <w:t>,</w:t>
      </w:r>
      <w:r>
        <w:t xml:space="preserve"> wie im gleichen Kapitel beschrieben</w:t>
      </w:r>
      <w:r w:rsidR="00C72CAF">
        <w:t>,</w:t>
      </w:r>
      <w:r>
        <w:t xml:space="preserve"> lediglich über die Au</w:t>
      </w:r>
      <w:r>
        <w:t>s</w:t>
      </w:r>
      <w:r>
        <w:t xml:space="preserve">zählung der besten Treffer. </w:t>
      </w:r>
    </w:p>
    <w:p w14:paraId="24C2FC9E" w14:textId="77777777" w:rsidR="000357FC" w:rsidRDefault="000357FC" w:rsidP="00C63EB3">
      <w:pPr>
        <w:pStyle w:val="BasicText"/>
      </w:pPr>
    </w:p>
    <w:p w14:paraId="676211BD" w14:textId="77777777" w:rsidR="000357FC" w:rsidRDefault="000357FC" w:rsidP="00C63EB3">
      <w:pPr>
        <w:pStyle w:val="BasicText"/>
      </w:pPr>
    </w:p>
    <w:p w14:paraId="384F5F6B" w14:textId="77777777" w:rsidR="000357FC" w:rsidRDefault="000357FC" w:rsidP="00C63EB3">
      <w:pPr>
        <w:pStyle w:val="BasicText"/>
      </w:pPr>
    </w:p>
    <w:p w14:paraId="004C0816" w14:textId="56D0D688" w:rsidR="00C63EB3" w:rsidRDefault="00936355" w:rsidP="00C63EB3">
      <w:pPr>
        <w:pStyle w:val="BasicText"/>
      </w:pPr>
      <w:r>
        <w:lastRenderedPageBreak/>
        <w:t xml:space="preserve">Nach Abschluss aller Einzelthreads wird überprüft, ob ein Objekt gefunden wurde. Bei vorliegen von mehr als einem Ergebnis wird das Objekt mit der höchsten Trefferrate ausgewählt. </w:t>
      </w:r>
      <w:r w:rsidR="00C63EB3">
        <w:t>Für eine Antwort an den Server werden zuletzt der Name und die Wikip</w:t>
      </w:r>
      <w:r w:rsidR="00C63EB3">
        <w:t>e</w:t>
      </w:r>
      <w:r w:rsidR="00C63EB3">
        <w:t xml:space="preserv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CA65C5" w:rsidRDefault="00C63EB3" w:rsidP="009B087E">
      <w:pPr>
        <w:pStyle w:val="BasicText"/>
        <w:ind w:left="708"/>
        <w:jc w:val="left"/>
        <w:rPr>
          <w:rFonts w:ascii="Menlo Regular" w:hAnsi="Menlo Regular" w:cs="Menlo Regular"/>
          <w:szCs w:val="24"/>
        </w:rPr>
      </w:pPr>
      <w:commentRangeStart w:id="72"/>
      <w:r w:rsidRPr="00CA65C5">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w:t>
      </w:r>
      <w:r w:rsidRPr="00CA65C5">
        <w:rPr>
          <w:rFonts w:ascii="Menlo Regular" w:hAnsi="Menlo Regular" w:cs="Menlo Regular"/>
          <w:szCs w:val="24"/>
        </w:rPr>
        <w:t>e</w:t>
      </w:r>
      <w:r w:rsidRPr="00CA65C5">
        <w:rPr>
          <w:rFonts w:ascii="Menlo Regular" w:hAnsi="Menlo Regular" w:cs="Menlo Regular"/>
          <w:szCs w:val="24"/>
        </w:rPr>
        <w:t>saß.[1]","createdOn":1418565277417,"name":"MacbookPro"}</w:t>
      </w:r>
      <w:commentRangeEnd w:id="72"/>
      <w:r w:rsidR="00C636E4" w:rsidRPr="00CA65C5">
        <w:rPr>
          <w:rStyle w:val="Kommentarzeichen"/>
          <w:rFonts w:ascii="Menlo Regular" w:hAnsi="Menlo Regular" w:cs="Menlo Regular"/>
        </w:rPr>
        <w:commentReference w:id="72"/>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73" w:name="_Toc282764530"/>
      <w:r>
        <w:t xml:space="preserve">Code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0D70D4">
        <w:rPr>
          <w:noProof/>
        </w:rPr>
        <w:t>9</w:t>
      </w:r>
      <w:r w:rsidR="00B71DF7">
        <w:rPr>
          <w:noProof/>
        </w:rPr>
        <w:fldChar w:fldCharType="end"/>
      </w:r>
      <w:r w:rsidRPr="00FC02FE">
        <w:rPr>
          <w:b w:val="0"/>
        </w:rPr>
        <w:tab/>
      </w:r>
      <w:r>
        <w:rPr>
          <w:b w:val="0"/>
        </w:rPr>
        <w:t>Beispiel einer Antwort des OCV Servers</w:t>
      </w:r>
      <w:bookmarkEnd w:id="73"/>
    </w:p>
    <w:p w14:paraId="4BDA9818" w14:textId="6F6FFFBC" w:rsidR="00C63EB3" w:rsidRPr="00F82728" w:rsidRDefault="00C63EB3" w:rsidP="00C63EB3">
      <w:pPr>
        <w:pStyle w:val="BasicText"/>
      </w:pPr>
      <w:r>
        <w:t>Falls kein Objekt gefunden werden sollte oder währen</w:t>
      </w:r>
      <w:r w:rsidR="00F55010">
        <w:t>d</w:t>
      </w:r>
      <w:r>
        <w:t xml:space="preserve"> der Ausführung der Einzelpr</w:t>
      </w:r>
      <w:r>
        <w:t>o</w:t>
      </w:r>
      <w:r>
        <w:t>zesse ein Fehler auftritt, wird auch dies</w:t>
      </w:r>
      <w:r w:rsidR="000357FC">
        <w:t>es</w:t>
      </w:r>
      <w:r>
        <w:t xml:space="preserve">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74" w:name="_Toc282764494"/>
      <w:r w:rsidRPr="003C7E2E">
        <w:t>Auswertung der Applikation</w:t>
      </w:r>
      <w:bookmarkEnd w:id="74"/>
    </w:p>
    <w:p w14:paraId="3C8A42F9" w14:textId="037F29CC"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w:t>
      </w:r>
      <w:r w:rsidR="00936355">
        <w:t>s</w:t>
      </w:r>
      <w:r w:rsidR="00936355">
        <w:t>se erbracht.</w:t>
      </w:r>
      <w:r>
        <w:t xml:space="preserve"> Bekannte Objekte konnten in den meisten Fällen wiedererkannt werden</w:t>
      </w:r>
      <w:r w:rsidR="00A74307">
        <w:t>.</w:t>
      </w:r>
      <w:r>
        <w:t xml:space="preserve"> </w:t>
      </w:r>
      <w:r w:rsidR="00A74307">
        <w:t>N</w:t>
      </w:r>
      <w:r>
        <w:t>ur selten erkannte der Algorithmus Objekte gar nicht wieder oder gab falsche Erge</w:t>
      </w:r>
      <w:r>
        <w:t>b</w:t>
      </w:r>
      <w:r>
        <w:t>nisse zurück</w:t>
      </w:r>
      <w:r w:rsidR="00CA65C5">
        <w:t>, dies war vor allem bei sehr starken Winkeländerungen im Vergleich zum Originalfoto oder ungünstigen Lichtverhältnissen zu beobachten</w:t>
      </w:r>
      <w:r>
        <w:t xml:space="preserve">. </w:t>
      </w:r>
    </w:p>
    <w:p w14:paraId="1F38123E" w14:textId="583A5BE5"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müssen</w:t>
      </w:r>
      <w:r>
        <w:t xml:space="preserve">.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w:t>
      </w:r>
      <w:r>
        <w:lastRenderedPageBreak/>
        <w:t xml:space="preserve">Ein Beispiel für ein solches Objekt ist das in der nachfolgenden </w:t>
      </w:r>
      <w:r w:rsidRPr="00061EBC">
        <w:rPr>
          <w:rStyle w:val="IntensiverVerweis"/>
        </w:rPr>
        <w:t>Abb</w:t>
      </w:r>
      <w:r w:rsidR="009B087E">
        <w:rPr>
          <w:rStyle w:val="IntensiverVerweis"/>
        </w:rPr>
        <w:t>.</w:t>
      </w:r>
      <w:r w:rsidRPr="00061EBC">
        <w:rPr>
          <w:rStyle w:val="IntensiverVerweis"/>
        </w:rPr>
        <w:t xml:space="preserve"> 5.3</w:t>
      </w:r>
      <w:r w:rsidRPr="00061EBC">
        <w:t xml:space="preserve"> g</w:t>
      </w:r>
      <w:r w:rsidRPr="00061EBC">
        <w:t>e</w:t>
      </w:r>
      <w:r w:rsidRPr="00061EBC">
        <w:t>zeigte</w:t>
      </w:r>
      <w:r>
        <w:t xml:space="preserve"> Buch. </w:t>
      </w:r>
    </w:p>
    <w:p w14:paraId="45208873" w14:textId="77777777" w:rsidR="003359AD" w:rsidRDefault="003359AD" w:rsidP="003359AD">
      <w:r>
        <w:rPr>
          <w:noProof/>
        </w:rPr>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75" w:name="_Toc282764510"/>
      <w:r w:rsidRPr="00C33FAB">
        <w:t xml:space="preserve">Abb. </w:t>
      </w:r>
      <w:r w:rsidR="00B71DF7">
        <w:fldChar w:fldCharType="begin"/>
      </w:r>
      <w:r w:rsidR="00B44C3B">
        <w:instrText xml:space="preserve"> STYLEREF 1 \s </w:instrText>
      </w:r>
      <w:r w:rsidR="00B71DF7">
        <w:fldChar w:fldCharType="separate"/>
      </w:r>
      <w:r w:rsidR="000D70D4">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Ein Bild mit hoher Fehleranfälligkeit</w:t>
      </w:r>
      <w:bookmarkEnd w:id="75"/>
    </w:p>
    <w:p w14:paraId="2E6DD038" w14:textId="01C1566D" w:rsidR="00C63EB3" w:rsidRDefault="00450D83" w:rsidP="00C63EB3">
      <w:pPr>
        <w:pStyle w:val="BasicText"/>
      </w:pPr>
      <w:r>
        <w:t>D</w:t>
      </w:r>
      <w:r w:rsidR="000357FC">
        <w:t>ie</w:t>
      </w:r>
      <w:r>
        <w:t xml:space="preserve">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w:t>
      </w:r>
      <w:r w:rsidR="00C63EB3">
        <w:t>e</w:t>
      </w:r>
      <w:r w:rsidR="00C63EB3">
        <w:t>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w:t>
      </w:r>
      <w:r>
        <w:t>n</w:t>
      </w:r>
      <w:r>
        <w:t>stimmungsrate auf dem Bild erkannt. Für eine Realanwendung könnte hier das Pr</w:t>
      </w:r>
      <w:r>
        <w:t>o</w:t>
      </w:r>
      <w:r>
        <w:t>gramm durch eine Liste aller erkannten Objekte erweitert werden, welche dem Nutzer die Möglichkeit gibt</w:t>
      </w:r>
      <w:r w:rsidR="00A74307">
        <w:t>,</w:t>
      </w:r>
      <w:r>
        <w:t xml:space="preserve"> eine weitere Auswahl zu treffen. </w:t>
      </w:r>
    </w:p>
    <w:p w14:paraId="711D55FB" w14:textId="77777777" w:rsidR="000357FC" w:rsidRDefault="00C63EB3" w:rsidP="00C63EB3">
      <w:pPr>
        <w:pStyle w:val="BasicText"/>
      </w:pPr>
      <w:r>
        <w:t xml:space="preserve">Eine </w:t>
      </w:r>
      <w:r w:rsidR="00A74307">
        <w:t xml:space="preserve"> zusätzliche </w:t>
      </w:r>
      <w:r>
        <w:t xml:space="preserve">Schwäche der Applikation liegt in der Wahl des SURF-Deskriptors, welcher auf die reine Erkennung von in Graustufen hinterlegten Bildern beschränkt ist. </w:t>
      </w:r>
    </w:p>
    <w:p w14:paraId="4E6062E9" w14:textId="0D787BD8" w:rsidR="00C63EB3" w:rsidRDefault="00C63EB3" w:rsidP="00C63EB3">
      <w:pPr>
        <w:pStyle w:val="BasicText"/>
      </w:pPr>
      <w:r>
        <w:lastRenderedPageBreak/>
        <w:t>Die</w:t>
      </w:r>
      <w:r w:rsidR="00A74307">
        <w:t>s</w:t>
      </w:r>
      <w:r w:rsidR="00450D83">
        <w:t xml:space="preserve"> zerstört </w:t>
      </w:r>
      <w:r>
        <w:t>viel Potenzial</w:t>
      </w:r>
      <w:r w:rsidR="00450D83">
        <w:t xml:space="preserve"> bei farbenfrohen Objekten</w:t>
      </w:r>
      <w:r>
        <w:t xml:space="preserve"> und senkt den Wiedererke</w:t>
      </w:r>
      <w:r>
        <w:t>n</w:t>
      </w:r>
      <w:r>
        <w:t xml:space="preserve">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0D70D4">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04792251" w14:textId="77777777" w:rsidR="00735A0A" w:rsidRDefault="009D49A4" w:rsidP="00C63EB3">
      <w:pPr>
        <w:pStyle w:val="BasicText"/>
      </w:pPr>
      <w:r>
        <w:t>Ein Programmieransatz, welcher nicht beachtet wurde</w:t>
      </w:r>
      <w:r w:rsidR="00171813">
        <w:t>,</w:t>
      </w:r>
      <w:r>
        <w:t xml:space="preserve"> aber bei der Suche in </w:t>
      </w:r>
      <w:r w:rsidR="001F2EC1">
        <w:t>Veröffen</w:t>
      </w:r>
      <w:r w:rsidR="001F2EC1">
        <w:t>t</w:t>
      </w:r>
      <w:r w:rsidR="001F2EC1">
        <w: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w:t>
      </w:r>
      <w:r w:rsidR="001F2EC1">
        <w:t>a</w:t>
      </w:r>
      <w:r w:rsidR="001F2EC1">
        <w:t>thematische Methoden in sehr kurzer Zeit zu bestimmen, ob sich ein fotografiertes O</w:t>
      </w:r>
      <w:r w:rsidR="001F2EC1">
        <w:t>b</w:t>
      </w:r>
      <w:r w:rsidR="001F2EC1">
        <w:t>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77B4479E" w:rsidR="00735A0A" w:rsidRDefault="00735A0A" w:rsidP="00735A0A">
      <w:pPr>
        <w:pStyle w:val="BasicText"/>
      </w:pPr>
      <w:r>
        <w:t>Durch diesen Ansatz wäre es möglich</w:t>
      </w:r>
      <w:r w:rsidR="000357FC">
        <w:t>,</w:t>
      </w:r>
      <w:r>
        <w:t xml:space="preserve"> Objekte in verschiedene Gruppen zu kategorisi</w:t>
      </w:r>
      <w:r>
        <w:t>e</w:t>
      </w:r>
      <w:r>
        <w:t>ren (bspw. Zah</w:t>
      </w:r>
      <w:r w:rsidR="000357FC">
        <w:t>n</w:t>
      </w:r>
      <w:r>
        <w:t>räder, Schläuche, Batterien) und erst innerhalb dieser Gruppen dann den in dieser Arbeit vorgestellten Algorithmus zu starten. So würden gleichzeitige G</w:t>
      </w:r>
      <w:r>
        <w:t>e</w:t>
      </w:r>
      <w:r>
        <w:t>schwindigkeit und Genauigkeit des Programms gesteigert werden.</w:t>
      </w:r>
    </w:p>
    <w:p w14:paraId="64FCD12C" w14:textId="3EEE8991" w:rsidR="00C63EB3" w:rsidRPr="007354DD" w:rsidRDefault="00735A0A" w:rsidP="00735A0A">
      <w:pPr>
        <w:pStyle w:val="berschrift1"/>
      </w:pPr>
      <w:r w:rsidRPr="007354DD">
        <w:lastRenderedPageBreak/>
        <w:t xml:space="preserve"> </w:t>
      </w:r>
      <w:bookmarkStart w:id="76" w:name="_Toc282764495"/>
      <w:r w:rsidR="00C63EB3" w:rsidRPr="007354DD">
        <w:t>Fallstudie</w:t>
      </w:r>
      <w:bookmarkEnd w:id="76"/>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77" w:name="_Toc282764496"/>
      <w:r>
        <w:t>Einführung in die Fallstudie</w:t>
      </w:r>
      <w:bookmarkEnd w:id="77"/>
    </w:p>
    <w:p w14:paraId="6EE78787" w14:textId="77777777" w:rsidR="00C63EB3" w:rsidRDefault="00C63EB3" w:rsidP="00C63EB3">
      <w:pPr>
        <w:pStyle w:val="BasicText"/>
      </w:pPr>
      <w:r>
        <w:t>Die hier entwickelte Applikation ist im Rahmen des G</w:t>
      </w:r>
      <w:r w:rsidR="003359AD">
        <w:t>LASSROOM</w:t>
      </w:r>
      <w:r>
        <w:t xml:space="preserve"> Projektes des Leh</w:t>
      </w:r>
      <w:r>
        <w:t>r</w:t>
      </w:r>
      <w:r>
        <w:t>stuhls Informationsmanagement und Wirtschaftsinformatik an der Universität Osna</w:t>
      </w:r>
      <w:r>
        <w:t>b</w:t>
      </w:r>
      <w:r>
        <w:t>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78" w:name="_Toc282764511"/>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1</w:t>
      </w:r>
      <w:r w:rsidR="00B71DF7">
        <w:rPr>
          <w:noProof/>
        </w:rPr>
        <w:fldChar w:fldCharType="end"/>
      </w:r>
      <w:r w:rsidRPr="00FC02FE">
        <w:rPr>
          <w:b w:val="0"/>
        </w:rPr>
        <w:tab/>
      </w:r>
      <w:r>
        <w:rPr>
          <w:b w:val="0"/>
        </w:rPr>
        <w:t>Die Bilder der auf dem Server hinterlegten Objekte</w:t>
      </w:r>
      <w:bookmarkEnd w:id="78"/>
    </w:p>
    <w:p w14:paraId="4FAB908C" w14:textId="77777777" w:rsidR="006C2652"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 xml:space="preserve">so zur Wiedererkennung zur Verfügung. </w:t>
      </w:r>
    </w:p>
    <w:p w14:paraId="10CB6D3D" w14:textId="03D52AFF" w:rsidR="00C63EB3" w:rsidRDefault="00C63EB3" w:rsidP="00C63EB3">
      <w:pPr>
        <w:pStyle w:val="BasicText"/>
      </w:pPr>
      <w:r>
        <w:lastRenderedPageBreak/>
        <w:t xml:space="preserve">Im Idealfall sollen die Objekte beim erneuten Fotografieren mit der Google Glass durch </w:t>
      </w:r>
      <w:commentRangeStart w:id="79"/>
      <w:r>
        <w:t>einen</w:t>
      </w:r>
      <w:commentRangeEnd w:id="79"/>
      <w:r w:rsidR="00C636E4">
        <w:rPr>
          <w:rStyle w:val="Kommentarzeichen"/>
        </w:rPr>
        <w:commentReference w:id="79"/>
      </w:r>
      <w:r>
        <w:t xml:space="preserve">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80" w:name="_Toc282764497"/>
      <w:r>
        <w:t>Beispieldurchführung</w:t>
      </w:r>
      <w:bookmarkEnd w:id="80"/>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w:t>
      </w:r>
      <w:r>
        <w:t>h</w:t>
      </w:r>
      <w:r>
        <w:t>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81" w:name="_Toc282764512"/>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2</w:t>
      </w:r>
      <w:r w:rsidR="00B71DF7">
        <w:rPr>
          <w:noProof/>
        </w:rPr>
        <w:fldChar w:fldCharType="end"/>
      </w:r>
      <w:r w:rsidRPr="00FC02FE">
        <w:rPr>
          <w:b w:val="0"/>
        </w:rPr>
        <w:tab/>
      </w:r>
      <w:r>
        <w:rPr>
          <w:b w:val="0"/>
        </w:rPr>
        <w:t>Der Startbildschirm der Google Glass</w:t>
      </w:r>
      <w:bookmarkEnd w:id="81"/>
    </w:p>
    <w:p w14:paraId="6AD9E638" w14:textId="38A747C5"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w:t>
      </w:r>
      <w:r>
        <w:t>g</w:t>
      </w:r>
      <w:r>
        <w:t>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nach Ansage des Startbefehls „ok glass“ ein Menü mit ve</w:t>
      </w:r>
      <w:r>
        <w:t>r</w:t>
      </w:r>
      <w:r>
        <w:t xml:space="preserve">schiedenen Auswahlmöglichkeiten für Anschlussbefehle. Auch in diesem Menü ist die Applikation Object Finder zu finden, </w:t>
      </w:r>
      <w:r w:rsidR="00482A35">
        <w:t xml:space="preserve">welche </w:t>
      </w:r>
      <w:r>
        <w:t>die hier implementierte Anwendung wi</w:t>
      </w:r>
      <w:r>
        <w:t>e</w:t>
      </w:r>
      <w:r>
        <w:t xml:space="preserv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lastRenderedPageBreak/>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82" w:name="_Toc282764513"/>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3</w:t>
      </w:r>
      <w:r w:rsidR="00B71DF7">
        <w:rPr>
          <w:noProof/>
        </w:rPr>
        <w:fldChar w:fldCharType="end"/>
      </w:r>
      <w:r w:rsidRPr="00FC02FE">
        <w:rPr>
          <w:b w:val="0"/>
        </w:rPr>
        <w:tab/>
      </w:r>
      <w:r>
        <w:rPr>
          <w:b w:val="0"/>
        </w:rPr>
        <w:t>Die beiden Startmöglichkeiten der Applikation</w:t>
      </w:r>
      <w:bookmarkEnd w:id="82"/>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83" w:name="_Toc282764514"/>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4</w:t>
      </w:r>
      <w:r w:rsidR="00B71DF7">
        <w:rPr>
          <w:noProof/>
        </w:rPr>
        <w:fldChar w:fldCharType="end"/>
      </w:r>
      <w:r w:rsidRPr="00FC02FE">
        <w:rPr>
          <w:b w:val="0"/>
        </w:rPr>
        <w:tab/>
      </w:r>
      <w:r>
        <w:rPr>
          <w:b w:val="0"/>
        </w:rPr>
        <w:t>Der Standardbildschirm der Applikation</w:t>
      </w:r>
      <w:bookmarkEnd w:id="83"/>
    </w:p>
    <w:p w14:paraId="56E690E4" w14:textId="23DF2DD6" w:rsidR="00C63EB3" w:rsidRDefault="00C63EB3" w:rsidP="00C63EB3">
      <w:r>
        <w:t>Nach</w:t>
      </w:r>
      <w:r w:rsidR="006C2652">
        <w:t xml:space="preserve"> dem</w:t>
      </w:r>
      <w:r>
        <w:t xml:space="preserve">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Dieser Bildschirm ist als Sucher der Applikation zu verstehen. Durch ein einfaches Ti</w:t>
      </w:r>
      <w:r>
        <w:t>p</w:t>
      </w:r>
      <w:r>
        <w:t xml:space="preserve">pen auf das Touchfeld des Gerätes kann der Nutzer ein Foto aufnehmen. </w:t>
      </w:r>
    </w:p>
    <w:p w14:paraId="66515CC2" w14:textId="77777777" w:rsidR="00C63EB3" w:rsidRDefault="00C63EB3" w:rsidP="00C63EB3">
      <w:r>
        <w:rPr>
          <w:noProof/>
        </w:rPr>
        <w:lastRenderedPageBreak/>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84" w:name="_Toc282764515"/>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5</w:t>
      </w:r>
      <w:r w:rsidR="00B71DF7">
        <w:rPr>
          <w:noProof/>
        </w:rPr>
        <w:fldChar w:fldCharType="end"/>
      </w:r>
      <w:r w:rsidRPr="00FC02FE">
        <w:rPr>
          <w:b w:val="0"/>
        </w:rPr>
        <w:tab/>
      </w:r>
      <w:r>
        <w:rPr>
          <w:b w:val="0"/>
        </w:rPr>
        <w:t>Bestätigung des Fotografierbefehls</w:t>
      </w:r>
      <w:bookmarkEnd w:id="84"/>
    </w:p>
    <w:p w14:paraId="3F7BF254" w14:textId="77777777" w:rsidR="00C63EB3" w:rsidRPr="0097314C" w:rsidRDefault="00C63EB3" w:rsidP="00C63EB3">
      <w:pPr>
        <w:pStyle w:val="BasicText"/>
      </w:pPr>
      <w:r>
        <w:t>Die Nutzereingabe wird von der Applikation durch ein kurzes Einblenden eines imitie</w:t>
      </w:r>
      <w:r>
        <w:t>r</w:t>
      </w:r>
      <w:r>
        <w:t xml:space="preserve">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w:t>
      </w:r>
      <w:r>
        <w:t>i</w:t>
      </w:r>
      <w:r>
        <w:t>gestellt, das Bild durch erneutes Tippen zu akzeptieren oder aber durch einfaches vert</w:t>
      </w:r>
      <w:r>
        <w:t>i</w:t>
      </w:r>
      <w:r>
        <w:t>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85" w:name="_Toc282764516"/>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6</w:t>
      </w:r>
      <w:r w:rsidR="00B71DF7">
        <w:rPr>
          <w:noProof/>
        </w:rPr>
        <w:fldChar w:fldCharType="end"/>
      </w:r>
      <w:r w:rsidRPr="00FC02FE">
        <w:rPr>
          <w:b w:val="0"/>
        </w:rPr>
        <w:tab/>
      </w:r>
      <w:r>
        <w:rPr>
          <w:b w:val="0"/>
        </w:rPr>
        <w:t>Vorschaubild mit Akzeptanzanfrage</w:t>
      </w:r>
      <w:bookmarkEnd w:id="85"/>
    </w:p>
    <w:p w14:paraId="43EE433C" w14:textId="77777777" w:rsidR="006C2652" w:rsidRDefault="006C2652" w:rsidP="00C63EB3"/>
    <w:p w14:paraId="53332535" w14:textId="3D846035" w:rsidR="00C63EB3" w:rsidRPr="0097314C" w:rsidRDefault="00C63EB3" w:rsidP="00C63EB3">
      <w:r>
        <w:lastRenderedPageBreak/>
        <w:t>Akzeptiert der Nutzer das aufgenommene Bild</w:t>
      </w:r>
      <w:r w:rsidR="00171813">
        <w:t>,</w:t>
      </w:r>
      <w:r>
        <w:t xml:space="preserve"> wird die Nutzerinterkation gesperrt und die Applikation beginnt</w:t>
      </w:r>
      <w:r w:rsidR="009B087E">
        <w:t>,</w:t>
      </w:r>
      <w:r>
        <w:t xml:space="preserve">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0D70D4">
        <w:rPr>
          <w:rStyle w:val="IntensiverVerweis"/>
        </w:rPr>
        <w:t>5.2</w:t>
      </w:r>
      <w:r w:rsidR="00B71DF7" w:rsidRPr="00735A0A">
        <w:rPr>
          <w:rStyle w:val="IntensiverVerweis"/>
        </w:rPr>
        <w:fldChar w:fldCharType="end"/>
      </w:r>
      <w:r>
        <w:t xml:space="preserve"> vorgestellt</w:t>
      </w:r>
      <w:r w:rsidR="009B087E">
        <w:t>,</w:t>
      </w:r>
      <w:r>
        <w:t xml:space="preserve"> mit dem asynchronen Abspeichern des Bildes, um dieses im Anschluss in einem weiteren asynchronen Prozess direkt auf den Server hochzuladen. Im Verlauf dieser beiden Prozesse werden dem Nutzer zwei unte</w:t>
      </w:r>
      <w:r>
        <w:t>r</w:t>
      </w:r>
      <w:r>
        <w:t xml:space="preserve">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86" w:name="_Toc282764517"/>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7</w:t>
      </w:r>
      <w:r w:rsidR="00B71DF7">
        <w:rPr>
          <w:noProof/>
        </w:rPr>
        <w:fldChar w:fldCharType="end"/>
      </w:r>
      <w:r w:rsidRPr="00FC02FE">
        <w:rPr>
          <w:b w:val="0"/>
        </w:rPr>
        <w:tab/>
      </w:r>
      <w:r>
        <w:rPr>
          <w:b w:val="0"/>
        </w:rPr>
        <w:t>Die beiden Ladebildschirme der Applikation</w:t>
      </w:r>
      <w:bookmarkEnd w:id="86"/>
    </w:p>
    <w:p w14:paraId="52453E22" w14:textId="67C1F4D4"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Ergebnis aufbereitet und dem Nutzer angezeigt (si</w:t>
      </w:r>
      <w:r>
        <w:t>e</w:t>
      </w:r>
      <w:r>
        <w:t xml:space="preserv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w:t>
      </w:r>
      <w:r w:rsidR="006C2652">
        <w:t>mit einer Fehle</w:t>
      </w:r>
      <w:r w:rsidR="006C2652">
        <w:t>r</w:t>
      </w:r>
      <w:r w:rsidR="006C2652">
        <w:t xml:space="preserve">meldung </w:t>
      </w:r>
      <w:r>
        <w:t>angezeigt</w:t>
      </w:r>
      <w:r w:rsidR="006C2652">
        <w:t xml:space="preserve"> werden</w:t>
      </w:r>
      <w:r>
        <w:t xml:space="preserve">. </w:t>
      </w:r>
    </w:p>
    <w:p w14:paraId="052943C3" w14:textId="77777777" w:rsidR="009B087E" w:rsidRDefault="009B087E" w:rsidP="009B087E">
      <w:r>
        <w:rPr>
          <w:noProof/>
        </w:rPr>
        <w:drawing>
          <wp:inline distT="0" distB="0" distL="0" distR="0" wp14:anchorId="34E498D4" wp14:editId="40C7D62E">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1B194E7C" w14:textId="77777777" w:rsidR="009B087E" w:rsidRDefault="009B087E" w:rsidP="009B087E">
      <w:pPr>
        <w:pStyle w:val="Beschriftung"/>
        <w:rPr>
          <w:b w:val="0"/>
        </w:rPr>
      </w:pPr>
      <w:bookmarkStart w:id="87" w:name="_Toc282764518"/>
      <w:r w:rsidRPr="00C33FAB">
        <w:t xml:space="preserve">Abb. </w:t>
      </w:r>
      <w:r>
        <w:fldChar w:fldCharType="begin"/>
      </w:r>
      <w:r>
        <w:instrText xml:space="preserve"> STYLEREF 1 \s </w:instrText>
      </w:r>
      <w:r>
        <w:fldChar w:fldCharType="separate"/>
      </w:r>
      <w:r>
        <w:rPr>
          <w:noProof/>
        </w:rPr>
        <w:t>6</w:t>
      </w:r>
      <w:r>
        <w:rPr>
          <w:noProof/>
        </w:rPr>
        <w:fldChar w:fldCharType="end"/>
      </w:r>
      <w:r w:rsidRPr="00C33FAB">
        <w:t>.</w:t>
      </w:r>
      <w:r>
        <w:fldChar w:fldCharType="begin"/>
      </w:r>
      <w:r>
        <w:instrText xml:space="preserve"> SEQ Abb. \* ARABIC \s 1 </w:instrText>
      </w:r>
      <w:r>
        <w:fldChar w:fldCharType="separate"/>
      </w:r>
      <w:r>
        <w:rPr>
          <w:noProof/>
        </w:rPr>
        <w:t>8</w:t>
      </w:r>
      <w:r>
        <w:rPr>
          <w:noProof/>
        </w:rPr>
        <w:fldChar w:fldCharType="end"/>
      </w:r>
      <w:r w:rsidRPr="00FC02FE">
        <w:rPr>
          <w:b w:val="0"/>
        </w:rPr>
        <w:tab/>
      </w:r>
      <w:r>
        <w:rPr>
          <w:b w:val="0"/>
        </w:rPr>
        <w:t>Das Ergebnis der Anfrage</w:t>
      </w:r>
      <w:bookmarkEnd w:id="87"/>
    </w:p>
    <w:p w14:paraId="4D710DBF" w14:textId="77777777" w:rsidR="009B087E" w:rsidRDefault="009B087E" w:rsidP="00C63EB3">
      <w:bookmarkStart w:id="88" w:name="_GoBack"/>
      <w:bookmarkEnd w:id="88"/>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w:t>
      </w:r>
      <w:r>
        <w:t>i</w:t>
      </w:r>
      <w:r>
        <w:t>chen zu beenden und so zum Hauptbildschirm der AR-Brille zurück zu gelangen.</w:t>
      </w:r>
    </w:p>
    <w:p w14:paraId="75EB0ABB" w14:textId="77777777" w:rsidR="00C63EB3" w:rsidRDefault="00C63EB3" w:rsidP="00C63EB3">
      <w:r>
        <w:rPr>
          <w:noProof/>
        </w:rPr>
        <w:lastRenderedPageBreak/>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89" w:name="_Toc282764519"/>
      <w:r w:rsidRPr="00C33FAB">
        <w:t xml:space="preserve">Abb. </w:t>
      </w:r>
      <w:r w:rsidR="00B71DF7">
        <w:fldChar w:fldCharType="begin"/>
      </w:r>
      <w:r w:rsidR="00B44C3B">
        <w:instrText xml:space="preserve"> STYLEREF 1 \s </w:instrText>
      </w:r>
      <w:r w:rsidR="00B71DF7">
        <w:fldChar w:fldCharType="separate"/>
      </w:r>
      <w:r w:rsidR="000D70D4">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0D70D4">
        <w:rPr>
          <w:noProof/>
        </w:rPr>
        <w:t>9</w:t>
      </w:r>
      <w:r w:rsidR="00B71DF7">
        <w:rPr>
          <w:noProof/>
        </w:rPr>
        <w:fldChar w:fldCharType="end"/>
      </w:r>
      <w:r w:rsidRPr="00FC02FE">
        <w:rPr>
          <w:b w:val="0"/>
        </w:rPr>
        <w:tab/>
      </w:r>
      <w:r>
        <w:rPr>
          <w:b w:val="0"/>
        </w:rPr>
        <w:t>Das negative Ergebnis einer anderen Anfrage</w:t>
      </w:r>
      <w:bookmarkEnd w:id="89"/>
    </w:p>
    <w:p w14:paraId="1EB0BC28" w14:textId="77777777" w:rsidR="00C63EB3" w:rsidRPr="00B80B0F" w:rsidRDefault="00C63EB3" w:rsidP="00C63EB3"/>
    <w:p w14:paraId="7D2F1D66" w14:textId="77777777" w:rsidR="00C63EB3" w:rsidRDefault="00C63EB3" w:rsidP="00C63EB3">
      <w:pPr>
        <w:pStyle w:val="berschrift1"/>
      </w:pPr>
      <w:bookmarkStart w:id="90" w:name="_Toc282764498"/>
      <w:r w:rsidRPr="003C7E2E">
        <w:lastRenderedPageBreak/>
        <w:t>Fazit und Ausblick</w:t>
      </w:r>
      <w:bookmarkEnd w:id="90"/>
    </w:p>
    <w:p w14:paraId="1387CE37" w14:textId="4B358928" w:rsidR="00C63EB3" w:rsidRDefault="00C63EB3" w:rsidP="00C63EB3">
      <w:pPr>
        <w:pStyle w:val="BasicText"/>
      </w:pPr>
      <w:r>
        <w:t>In der vorliegenden Arbeit wurde ausführlich auf die erarbeitete Applikation zur Erke</w:t>
      </w:r>
      <w:r>
        <w:t>n</w:t>
      </w:r>
      <w:r>
        <w:t>nung von Objekten und der damit verbundenen Gewinnung und Anzeige von kontex</w:t>
      </w:r>
      <w:r>
        <w:t>t</w:t>
      </w:r>
      <w:r>
        <w:t>sensitiver Information eingegangen. Dazu wurde Kontextsensitivität definiert und d</w:t>
      </w:r>
      <w:r>
        <w:t>a</w:t>
      </w:r>
      <w:r>
        <w:t>nach beispielhaft auf verschiedene Vertreter von kontextsensitiven Systemen eingega</w:t>
      </w:r>
      <w:r>
        <w:t>n</w:t>
      </w:r>
      <w:r>
        <w:t>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w:t>
      </w:r>
      <w:r>
        <w:t>r</w:t>
      </w:r>
      <w:r>
        <w:t>deutlichen.</w:t>
      </w:r>
    </w:p>
    <w:p w14:paraId="5BFEC6B5" w14:textId="07705458" w:rsidR="00C63EB3" w:rsidRDefault="00C63EB3" w:rsidP="00C63EB3">
      <w:pPr>
        <w:pStyle w:val="BasicText"/>
      </w:pPr>
      <w:r>
        <w:t xml:space="preserve">Abschließend </w:t>
      </w:r>
      <w:r w:rsidR="009A22D9">
        <w:t xml:space="preserve">ist zu konstatieren, </w:t>
      </w:r>
      <w:r>
        <w:t>dass ein Potenzial in der Nutzung von kontextsensit</w:t>
      </w:r>
      <w:r>
        <w:t>i</w:t>
      </w:r>
      <w:r>
        <w:t xml:space="preserve">ven Informationen in der Industrie vorhanden ist. </w:t>
      </w:r>
      <w:r w:rsidR="009A22D9">
        <w:t>Durch die Nutzung von darauf spezi</w:t>
      </w:r>
      <w:r w:rsidR="009A22D9">
        <w:t>a</w:t>
      </w:r>
      <w:r w:rsidR="009A22D9">
        <w:t>lisierten Algorithmen ist es möglich, Objekte in Fotos und somit der den Nutzer umg</w:t>
      </w:r>
      <w:r w:rsidR="009A22D9">
        <w:t>e</w:t>
      </w:r>
      <w:r w:rsidR="009A22D9">
        <w:t xml:space="preserve">benden Realität wiederzuerkennen und diese mit Informationen zu verknüpfen. So </w:t>
      </w:r>
      <w:r w:rsidR="00D94ACB">
        <w:t>kö</w:t>
      </w:r>
      <w:r w:rsidR="00D94ACB">
        <w:t>n</w:t>
      </w:r>
      <w:r w:rsidR="00D94ACB">
        <w:t xml:space="preserve">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Auch wurden die Schwächen der Plattform Google Glass insbesondere im Bereich der Akkulaufzeit und Rechenleistung aufgezeigt und die Vorteile einer Client- / Serverl</w:t>
      </w:r>
      <w:r>
        <w:t>ö</w:t>
      </w:r>
      <w:r>
        <w:t xml:space="preserve">sung für eine kontextsensitive Anwendung der Augmented Reality erläutert. </w:t>
      </w:r>
    </w:p>
    <w:p w14:paraId="74AB65D4" w14:textId="16DA56DD" w:rsidR="00D94ACB" w:rsidRDefault="00D94ACB" w:rsidP="00C63EB3">
      <w:pPr>
        <w:pStyle w:val="BasicText"/>
      </w:pPr>
      <w:r>
        <w:t xml:space="preserve">Damit ist ein Beitrag geleistet </w:t>
      </w:r>
      <w:commentRangeStart w:id="91"/>
      <w:r>
        <w:t>worden</w:t>
      </w:r>
      <w:r w:rsidR="006C2652">
        <w:t>,</w:t>
      </w:r>
      <w:r>
        <w:t xml:space="preserve"> </w:t>
      </w:r>
      <w:commentRangeEnd w:id="91"/>
      <w:r w:rsidR="00C636E4">
        <w:rPr>
          <w:rStyle w:val="Kommentarzeichen"/>
        </w:rPr>
        <w:commentReference w:id="91"/>
      </w:r>
      <w:r w:rsidR="00710980">
        <w:t>um im Rahmen des GLASSROOM Projektes ein Gerät der Augmented Reality zukünftig als Lernunterstützung zu nutzen und durch O</w:t>
      </w:r>
      <w:r w:rsidR="00710980">
        <w:t>b</w:t>
      </w:r>
      <w:r w:rsidR="00710980">
        <w:t>jekt- und Bilderkennung dem Träger und Nutzer wichtige kontextsensitive Informati</w:t>
      </w:r>
      <w:r w:rsidR="00710980">
        <w:t>o</w:t>
      </w:r>
      <w:r w:rsidR="00710980">
        <w:t>nen zu liefern.</w:t>
      </w:r>
    </w:p>
    <w:p w14:paraId="1BC44805" w14:textId="77777777" w:rsidR="006C2652" w:rsidRDefault="00C63EB3" w:rsidP="00C63EB3">
      <w:pPr>
        <w:pStyle w:val="BasicText"/>
      </w:pPr>
      <w:r>
        <w:t xml:space="preserve">Für zukünftige Arbeiten ist vor allem eine Erweiterung der Applikation in Richtung noch genauerer Information möglich. So ist </w:t>
      </w:r>
      <w:commentRangeStart w:id="92"/>
      <w:r>
        <w:t xml:space="preserve">zum Beispiel </w:t>
      </w:r>
      <w:commentRangeEnd w:id="92"/>
      <w:r w:rsidR="00C636E4">
        <w:rPr>
          <w:rStyle w:val="Kommentarzeichen"/>
        </w:rPr>
        <w:commentReference w:id="92"/>
      </w:r>
      <w:r>
        <w:t>die Nutzung von zusätzlichen Sensoren denkbar</w:t>
      </w:r>
      <w:r w:rsidR="00793B05">
        <w:t>,</w:t>
      </w:r>
      <w:r>
        <w:t xml:space="preserve"> </w:t>
      </w:r>
      <w:r w:rsidR="006C2652">
        <w:t xml:space="preserve">um </w:t>
      </w:r>
      <w:r>
        <w:t>auf Grundlage der Ortsdaten des Nutzers eine Vorauswahl der hinterlegten Objekte zu treffen. Auch im Bereich der Objekterkennung sind Erweit</w:t>
      </w:r>
      <w:r>
        <w:t>e</w:t>
      </w:r>
      <w:r>
        <w:t>rungen insbesondere mit Blick auf die Wahl des Matching</w:t>
      </w:r>
      <w:r w:rsidR="00793B05">
        <w:t>-</w:t>
      </w:r>
      <w:r>
        <w:t xml:space="preserve"> und Analysevorganges denk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p>
    <w:p w14:paraId="6E6E66DB" w14:textId="540BA003" w:rsidR="00FE1AB3" w:rsidRDefault="00FE1AB3" w:rsidP="0014252A">
      <w:r>
        <w:lastRenderedPageBreak/>
        <w:t>Hier wären vor allem eine Erweiterung des Match- und Suchprozesses durch neue T</w:t>
      </w:r>
      <w:r w:rsidR="004A56F5">
        <w:t>echnologien</w:t>
      </w:r>
      <w:r>
        <w:t>, Vorauswahl durch den genannten BoF-Ansatz oder sogar ein Ein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w:t>
      </w:r>
      <w:r>
        <w:t>i</w:t>
      </w:r>
      <w:r>
        <w:t>nen Objekterkennung wären Ansätze</w:t>
      </w:r>
      <w:r w:rsidR="00793B05">
        <w:t>,</w:t>
      </w:r>
      <w:r>
        <w:t xml:space="preserve"> die als Verbesserungsvorschlag für eine Anwe</w:t>
      </w:r>
      <w:r>
        <w:t>n</w:t>
      </w:r>
      <w:r>
        <w:t>dung dieser Art denkbar wären.</w:t>
      </w:r>
    </w:p>
    <w:p w14:paraId="1541AB13" w14:textId="77777777" w:rsidR="00C63EB3" w:rsidRPr="00E241AE" w:rsidRDefault="00C63EB3" w:rsidP="00C63EB3">
      <w:pPr>
        <w:pStyle w:val="berschrift1"/>
        <w:numPr>
          <w:ilvl w:val="0"/>
          <w:numId w:val="0"/>
        </w:numPr>
        <w:rPr>
          <w:lang w:val="en-US"/>
        </w:rPr>
      </w:pPr>
      <w:bookmarkStart w:id="93" w:name="Literaturverzeichnis"/>
      <w:bookmarkStart w:id="94" w:name="_Toc70927232"/>
      <w:bookmarkStart w:id="95" w:name="_Toc282764499"/>
      <w:commentRangeStart w:id="96"/>
      <w:r w:rsidRPr="00E241AE">
        <w:rPr>
          <w:lang w:val="en-US"/>
        </w:rPr>
        <w:lastRenderedPageBreak/>
        <w:t>Literaturverzeichnis</w:t>
      </w:r>
      <w:bookmarkEnd w:id="93"/>
      <w:bookmarkEnd w:id="94"/>
      <w:bookmarkEnd w:id="95"/>
      <w:commentRangeEnd w:id="96"/>
      <w:r w:rsidR="00D94ACB">
        <w:rPr>
          <w:rStyle w:val="Kommentarzeichen"/>
          <w:b w:val="0"/>
          <w:vanish/>
          <w:kern w:val="0"/>
        </w:rPr>
        <w:commentReference w:id="96"/>
      </w:r>
    </w:p>
    <w:bookmarkStart w:id="97" w:name="_Toc70927233"/>
    <w:p w14:paraId="436915C5" w14:textId="62C12196" w:rsidR="00153617" w:rsidRPr="00153617" w:rsidRDefault="00B71DF7">
      <w:pPr>
        <w:pStyle w:val="StandardWeb"/>
        <w:ind w:left="480" w:hanging="480"/>
        <w:divId w:val="655688086"/>
        <w:rPr>
          <w:noProof/>
        </w:rPr>
      </w:pPr>
      <w:r w:rsidRPr="003C7E2E">
        <w:rPr>
          <w:b/>
        </w:rPr>
        <w:fldChar w:fldCharType="begin" w:fldLock="1"/>
      </w:r>
      <w:r w:rsidR="00C63EB3" w:rsidRPr="00E241AE">
        <w:rPr>
          <w:b/>
          <w:lang w:val="en-US"/>
        </w:rPr>
        <w:instrText xml:space="preserve">ADDIN Mendeley Bibliography CSL_BIBLIOGRAPHY </w:instrText>
      </w:r>
      <w:r w:rsidRPr="003C7E2E">
        <w:rPr>
          <w:b/>
        </w:rPr>
        <w:fldChar w:fldCharType="separate"/>
      </w:r>
      <w:r w:rsidR="00153617" w:rsidRPr="00153617">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3175073A" w14:textId="77777777" w:rsidR="00153617" w:rsidRPr="00153617" w:rsidRDefault="00153617">
      <w:pPr>
        <w:pStyle w:val="StandardWeb"/>
        <w:ind w:left="480" w:hanging="480"/>
        <w:divId w:val="655688086"/>
        <w:rPr>
          <w:noProof/>
        </w:rPr>
      </w:pPr>
      <w:r w:rsidRPr="00153617">
        <w:rPr>
          <w:noProof/>
        </w:rPr>
        <w:t>Alahi, Alexandre; Ortiz, Raphael; Vandergheynst, Pierre (2012) FREAK: Fast Retina Keypoint. 2012 IEEE Conference on Computer Vision and Pattern Recognition. IEEE, 510–517.</w:t>
      </w:r>
    </w:p>
    <w:p w14:paraId="71A2FBAF" w14:textId="77777777" w:rsidR="00153617" w:rsidRPr="00153617" w:rsidRDefault="00153617">
      <w:pPr>
        <w:pStyle w:val="StandardWeb"/>
        <w:ind w:left="480" w:hanging="480"/>
        <w:divId w:val="655688086"/>
        <w:rPr>
          <w:noProof/>
        </w:rPr>
      </w:pPr>
      <w:r w:rsidRPr="00153617">
        <w:rPr>
          <w:noProof/>
        </w:rPr>
        <w:t>Ashford, Robin (2010) QR codes and academic libraries. College &amp; Research Libraries News, 71 (10):526–530.</w:t>
      </w:r>
    </w:p>
    <w:p w14:paraId="149E4A95" w14:textId="77777777" w:rsidR="00153617" w:rsidRPr="00153617" w:rsidRDefault="00153617">
      <w:pPr>
        <w:pStyle w:val="StandardWeb"/>
        <w:ind w:left="480" w:hanging="480"/>
        <w:divId w:val="655688086"/>
        <w:rPr>
          <w:noProof/>
        </w:rPr>
      </w:pPr>
      <w:r w:rsidRPr="00153617">
        <w:rPr>
          <w:noProof/>
        </w:rPr>
        <w:t>Azuma, Ronald T. (1997) A Survey of Augmented Reality. Presence: Teleoperators and Virtual Environments, 6 (4):355–385.</w:t>
      </w:r>
    </w:p>
    <w:p w14:paraId="17A00016" w14:textId="77777777" w:rsidR="00153617" w:rsidRPr="00153617" w:rsidRDefault="00153617">
      <w:pPr>
        <w:pStyle w:val="StandardWeb"/>
        <w:ind w:left="480" w:hanging="480"/>
        <w:divId w:val="655688086"/>
        <w:rPr>
          <w:noProof/>
        </w:rPr>
      </w:pPr>
      <w:r w:rsidRPr="00153617">
        <w:rPr>
          <w:noProof/>
        </w:rPr>
        <w:t>Baldauf, Matthias; Dustdar, Schahram; Rosenberg, Florian (2007) A survey on context-aware systems. International Journal of Ad Hoc and Ubiquitous Computing, 2 (4):263–277.</w:t>
      </w:r>
    </w:p>
    <w:p w14:paraId="70300A2E" w14:textId="77777777" w:rsidR="00153617" w:rsidRPr="00153617" w:rsidRDefault="00153617">
      <w:pPr>
        <w:pStyle w:val="StandardWeb"/>
        <w:ind w:left="480" w:hanging="480"/>
        <w:divId w:val="655688086"/>
        <w:rPr>
          <w:noProof/>
        </w:rPr>
      </w:pPr>
      <w:r w:rsidRPr="00153617">
        <w:rPr>
          <w:noProof/>
        </w:rPr>
        <w:t>Baumgart, Bruce Guenther (1974) Geometric Modeling for Computer Vision. Stanford University, 136.</w:t>
      </w:r>
    </w:p>
    <w:p w14:paraId="7E037DC5" w14:textId="77777777" w:rsidR="00153617" w:rsidRPr="00153617" w:rsidRDefault="00153617">
      <w:pPr>
        <w:pStyle w:val="StandardWeb"/>
        <w:ind w:left="480" w:hanging="480"/>
        <w:divId w:val="655688086"/>
        <w:rPr>
          <w:noProof/>
        </w:rPr>
      </w:pPr>
      <w:r w:rsidRPr="00153617">
        <w:rPr>
          <w:noProof/>
        </w:rPr>
        <w:t>Bay, Herbert; Ess, Andreas; Tuytelaars, Tinne; Gool, Luc Van (2008) Speeded-Up Robust Features (SURF). Computer Vision and Image Understanding, 110 (3):346–359.</w:t>
      </w:r>
    </w:p>
    <w:p w14:paraId="66FCE088" w14:textId="77777777" w:rsidR="00153617" w:rsidRPr="00153617" w:rsidRDefault="00153617">
      <w:pPr>
        <w:pStyle w:val="StandardWeb"/>
        <w:ind w:left="480" w:hanging="480"/>
        <w:divId w:val="655688086"/>
        <w:rPr>
          <w:noProof/>
        </w:rPr>
      </w:pPr>
      <w:r w:rsidRPr="00153617">
        <w:rPr>
          <w:noProof/>
        </w:rPr>
        <w:t>Bellavista, Paolo; Corradi, Antonio; Fanelli, Mario; Foschini, Luca (2012) A survey of context data distribution for mobile ubiquitous systems. ACM Computing Surveys (CSUR), 44 (4):24.</w:t>
      </w:r>
    </w:p>
    <w:p w14:paraId="0E3EA5E3" w14:textId="77777777" w:rsidR="00153617" w:rsidRPr="00153617" w:rsidRDefault="00153617">
      <w:pPr>
        <w:pStyle w:val="StandardWeb"/>
        <w:ind w:left="480" w:hanging="480"/>
        <w:divId w:val="655688086"/>
        <w:rPr>
          <w:noProof/>
        </w:rPr>
      </w:pPr>
      <w:r w:rsidRPr="00153617">
        <w:rPr>
          <w:noProof/>
        </w:rPr>
        <w:t>Bilton, Nick (2012) Google to Sell Heads-Up Display Glasses by Year’s End. http://bits.blogs.nytimes.com/2012/02/21/google-to-sell-terminator-style-glasses-by-years-end/?ref=technology, abgerufen am 20.11.2014.</w:t>
      </w:r>
    </w:p>
    <w:p w14:paraId="146EBF33" w14:textId="77777777" w:rsidR="00153617" w:rsidRPr="00153617" w:rsidRDefault="00153617">
      <w:pPr>
        <w:pStyle w:val="StandardWeb"/>
        <w:ind w:left="480" w:hanging="480"/>
        <w:divId w:val="655688086"/>
        <w:rPr>
          <w:noProof/>
        </w:rPr>
      </w:pPr>
      <w:r w:rsidRPr="00153617">
        <w:rPr>
          <w:noProof/>
        </w:rPr>
        <w:t>Bradski, Gary; Kaehler, Adrian (2008) Learning OpenCV Computer Vision with the OpenCV Library. 1. Auflage, Sebastopol, CA, O’Reilly, Inc.</w:t>
      </w:r>
    </w:p>
    <w:p w14:paraId="77A9B0CF" w14:textId="77777777" w:rsidR="00153617" w:rsidRPr="00153617" w:rsidRDefault="00153617">
      <w:pPr>
        <w:pStyle w:val="StandardWeb"/>
        <w:ind w:left="480" w:hanging="480"/>
        <w:divId w:val="655688086"/>
        <w:rPr>
          <w:noProof/>
        </w:rPr>
      </w:pPr>
      <w:r w:rsidRPr="00153617">
        <w:rPr>
          <w:noProof/>
        </w:rPr>
        <w:t>Canny, John (1986) A Computational Approach to Edge Detection. IEEE Transactions on Pattern Analysis and Machine Intelligence, PAMI-8 (6):679–698.</w:t>
      </w:r>
    </w:p>
    <w:p w14:paraId="43F0F8A0" w14:textId="77777777" w:rsidR="00153617" w:rsidRPr="00153617" w:rsidRDefault="00153617">
      <w:pPr>
        <w:pStyle w:val="StandardWeb"/>
        <w:ind w:left="480" w:hanging="480"/>
        <w:divId w:val="655688086"/>
        <w:rPr>
          <w:noProof/>
        </w:rPr>
      </w:pPr>
      <w:r w:rsidRPr="00153617">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0E7EDCAF" w14:textId="77777777" w:rsidR="00153617" w:rsidRPr="00153617" w:rsidRDefault="00153617">
      <w:pPr>
        <w:pStyle w:val="StandardWeb"/>
        <w:ind w:left="480" w:hanging="480"/>
        <w:divId w:val="655688086"/>
        <w:rPr>
          <w:noProof/>
        </w:rPr>
      </w:pPr>
      <w:r w:rsidRPr="00153617">
        <w:rPr>
          <w:noProof/>
        </w:rPr>
        <w:t>Chen, Harry L. (2004) An intelligent broker architecture for pervasive context-aware systems. University of Maryland, .</w:t>
      </w:r>
    </w:p>
    <w:p w14:paraId="33E4CEC9" w14:textId="77777777" w:rsidR="00153617" w:rsidRPr="00153617" w:rsidRDefault="00153617">
      <w:pPr>
        <w:pStyle w:val="StandardWeb"/>
        <w:ind w:left="480" w:hanging="480"/>
        <w:divId w:val="655688086"/>
        <w:rPr>
          <w:noProof/>
        </w:rPr>
      </w:pPr>
      <w:r w:rsidRPr="00153617">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6BDDCB1C" w14:textId="77777777" w:rsidR="00153617" w:rsidRPr="00153617" w:rsidRDefault="00153617">
      <w:pPr>
        <w:pStyle w:val="StandardWeb"/>
        <w:ind w:left="480" w:hanging="480"/>
        <w:divId w:val="655688086"/>
        <w:rPr>
          <w:noProof/>
        </w:rPr>
      </w:pPr>
      <w:r w:rsidRPr="00153617">
        <w:rPr>
          <w:noProof/>
        </w:rPr>
        <w:t>Cipolla, Thomas M; Lake, Ballston; Mundy, Joseph L (1982) Optical Character Recognition. United States, .</w:t>
      </w:r>
    </w:p>
    <w:p w14:paraId="36C5E610" w14:textId="77777777" w:rsidR="00153617" w:rsidRPr="00153617" w:rsidRDefault="00153617">
      <w:pPr>
        <w:pStyle w:val="StandardWeb"/>
        <w:ind w:left="480" w:hanging="480"/>
        <w:divId w:val="655688086"/>
        <w:rPr>
          <w:noProof/>
        </w:rPr>
      </w:pPr>
      <w:r w:rsidRPr="00153617">
        <w:rPr>
          <w:noProof/>
        </w:rPr>
        <w:t>DENSO WAVE (2014) QRcode.com. http://www.qrcode.com/en/index.html, abgerufen am 16.10.2014.</w:t>
      </w:r>
    </w:p>
    <w:p w14:paraId="6117B513" w14:textId="77777777" w:rsidR="00153617" w:rsidRPr="00153617" w:rsidRDefault="00153617">
      <w:pPr>
        <w:pStyle w:val="StandardWeb"/>
        <w:ind w:left="480" w:hanging="480"/>
        <w:divId w:val="655688086"/>
        <w:rPr>
          <w:noProof/>
        </w:rPr>
      </w:pPr>
      <w:r w:rsidRPr="00153617">
        <w:rPr>
          <w:noProof/>
        </w:rPr>
        <w:t>Dey, Anind K. (2001) Understanding and Using Context. Personal and Ubiquitous Computing, 5 (1):4–7.</w:t>
      </w:r>
    </w:p>
    <w:p w14:paraId="658A7BC2" w14:textId="77777777" w:rsidR="00153617" w:rsidRPr="00153617" w:rsidRDefault="00153617">
      <w:pPr>
        <w:pStyle w:val="StandardWeb"/>
        <w:ind w:left="480" w:hanging="480"/>
        <w:divId w:val="655688086"/>
        <w:rPr>
          <w:noProof/>
        </w:rPr>
      </w:pPr>
      <w:r w:rsidRPr="00153617">
        <w:rPr>
          <w:noProof/>
        </w:rPr>
        <w:t>Dey, Anind K.; Salber, Daniel; Abowd, Gregory D.; Futakawa, Masayu (1999) The Conference Assistant: combining context-awareness with wearable computing. Digest of Papers. Third International Symposium on Wearable Computers. IEEE Comput. Soc, 21–28.</w:t>
      </w:r>
    </w:p>
    <w:p w14:paraId="0CBAA3DC" w14:textId="77777777" w:rsidR="00153617" w:rsidRPr="00153617" w:rsidRDefault="00153617">
      <w:pPr>
        <w:pStyle w:val="StandardWeb"/>
        <w:ind w:left="480" w:hanging="480"/>
        <w:divId w:val="655688086"/>
        <w:rPr>
          <w:noProof/>
        </w:rPr>
      </w:pPr>
      <w:r w:rsidRPr="00153617">
        <w:rPr>
          <w:noProof/>
        </w:rPr>
        <w:t>Djuknic, GM; Richton, RE (2001) Geolocation and assisted GPS. Computer, 34 (3):123–125.</w:t>
      </w:r>
    </w:p>
    <w:p w14:paraId="6F2CF55A" w14:textId="77777777" w:rsidR="00153617" w:rsidRPr="00153617" w:rsidRDefault="00153617">
      <w:pPr>
        <w:pStyle w:val="StandardWeb"/>
        <w:ind w:left="480" w:hanging="480"/>
        <w:divId w:val="655688086"/>
        <w:rPr>
          <w:noProof/>
        </w:rPr>
      </w:pPr>
      <w:r w:rsidRPr="00153617">
        <w:rPr>
          <w:noProof/>
        </w:rPr>
        <w:t>Eclipse Foundation (2014) Chapter 1. Introducing Jetty. http://www.eclipse.org/jetty/documentation/current/introduction.html#what-is-jetty, abgerufen am 12.12.2014.</w:t>
      </w:r>
    </w:p>
    <w:p w14:paraId="2ACD7402" w14:textId="77777777" w:rsidR="00153617" w:rsidRPr="00153617" w:rsidRDefault="00153617">
      <w:pPr>
        <w:pStyle w:val="StandardWeb"/>
        <w:ind w:left="480" w:hanging="480"/>
        <w:divId w:val="655688086"/>
        <w:rPr>
          <w:noProof/>
        </w:rPr>
      </w:pPr>
      <w:r w:rsidRPr="00153617">
        <w:rPr>
          <w:noProof/>
        </w:rPr>
        <w:t>Feng, Steve; Caire, Romain; Cortazar, Bingen; Turan, Mehmet; Wong, Andrew; Ozcan, Aydogan (2014) Immunochromatographic diagnostic test analysis using Google Glass. ACS nano, 8 (3):3069–3079.</w:t>
      </w:r>
    </w:p>
    <w:p w14:paraId="26E84360" w14:textId="77777777" w:rsidR="00153617" w:rsidRPr="00153617" w:rsidRDefault="00153617">
      <w:pPr>
        <w:pStyle w:val="StandardWeb"/>
        <w:ind w:left="480" w:hanging="480"/>
        <w:divId w:val="655688086"/>
        <w:rPr>
          <w:noProof/>
        </w:rPr>
      </w:pPr>
      <w:r w:rsidRPr="00153617">
        <w:rPr>
          <w:noProof/>
        </w:rPr>
        <w:t>Fielding, Roy Thomas (2000) Architectural Styles and the Design of Network-based Software Architectures. University of California, Irvine, 162.</w:t>
      </w:r>
    </w:p>
    <w:p w14:paraId="376D7AC4" w14:textId="77777777" w:rsidR="00153617" w:rsidRPr="00153617" w:rsidRDefault="00153617">
      <w:pPr>
        <w:pStyle w:val="StandardWeb"/>
        <w:ind w:left="480" w:hanging="480"/>
        <w:divId w:val="655688086"/>
        <w:rPr>
          <w:noProof/>
        </w:rPr>
      </w:pPr>
      <w:r w:rsidRPr="00153617">
        <w:rPr>
          <w:noProof/>
        </w:rPr>
        <w:t>Gao, Huiji; Tang, Jiliang; Liu, Huan (2012) Exploring Social-Historical Ties on Location-Based Social Networks. ICWSM. 114–121.</w:t>
      </w:r>
    </w:p>
    <w:p w14:paraId="7E0B7037" w14:textId="77777777" w:rsidR="00153617" w:rsidRPr="00153617" w:rsidRDefault="00153617">
      <w:pPr>
        <w:pStyle w:val="StandardWeb"/>
        <w:ind w:left="480" w:hanging="480"/>
        <w:divId w:val="655688086"/>
        <w:rPr>
          <w:noProof/>
        </w:rPr>
      </w:pPr>
      <w:r w:rsidRPr="00153617">
        <w:rPr>
          <w:noProof/>
        </w:rPr>
        <w:t>Google (2012) Google I/O 2012. https://developers.google.com/events/io/2012/, abgerufen am 07.12.2014.</w:t>
      </w:r>
    </w:p>
    <w:p w14:paraId="17DCE4F8" w14:textId="77777777" w:rsidR="00153617" w:rsidRPr="00153617" w:rsidRDefault="00153617">
      <w:pPr>
        <w:pStyle w:val="StandardWeb"/>
        <w:ind w:left="480" w:hanging="480"/>
        <w:divId w:val="655688086"/>
        <w:rPr>
          <w:noProof/>
        </w:rPr>
      </w:pPr>
      <w:r w:rsidRPr="00153617">
        <w:rPr>
          <w:noProof/>
        </w:rPr>
        <w:t>Google (2014a) The Glass Explorer Programm. http://www.google.com/glass/start/, abgerufen am 29.12.2014.</w:t>
      </w:r>
    </w:p>
    <w:p w14:paraId="1048C2A8" w14:textId="77777777" w:rsidR="00153617" w:rsidRPr="00153617" w:rsidRDefault="00153617">
      <w:pPr>
        <w:pStyle w:val="StandardWeb"/>
        <w:ind w:left="480" w:hanging="480"/>
        <w:divId w:val="655688086"/>
        <w:rPr>
          <w:noProof/>
        </w:rPr>
      </w:pPr>
      <w:r w:rsidRPr="00153617">
        <w:rPr>
          <w:noProof/>
        </w:rPr>
        <w:t>Google (2014b) Tech specs. https://support.google.com/glass/answer/3064128?hl=de, abgerufen am 26.11.2014.</w:t>
      </w:r>
    </w:p>
    <w:p w14:paraId="52606239" w14:textId="77777777" w:rsidR="00153617" w:rsidRPr="00153617" w:rsidRDefault="00153617">
      <w:pPr>
        <w:pStyle w:val="StandardWeb"/>
        <w:ind w:left="480" w:hanging="480"/>
        <w:divId w:val="655688086"/>
        <w:rPr>
          <w:noProof/>
        </w:rPr>
      </w:pPr>
      <w:r w:rsidRPr="00153617">
        <w:rPr>
          <w:noProof/>
        </w:rPr>
        <w:t>Google (2014c) Android Lollipop. https://developer.android.com/about/versions/lollipop.html, abgerufen am 29.12.2014.</w:t>
      </w:r>
    </w:p>
    <w:p w14:paraId="56A51194" w14:textId="77777777" w:rsidR="00153617" w:rsidRPr="00153617" w:rsidRDefault="00153617">
      <w:pPr>
        <w:pStyle w:val="StandardWeb"/>
        <w:ind w:left="480" w:hanging="480"/>
        <w:divId w:val="655688086"/>
        <w:rPr>
          <w:noProof/>
        </w:rPr>
      </w:pPr>
      <w:r w:rsidRPr="00153617">
        <w:rPr>
          <w:noProof/>
        </w:rPr>
        <w:t>Google (2014d) Glass Platform Release Notes. https://developers.google.com/glass/release-notes, abgerufen am 02.12.2014.</w:t>
      </w:r>
    </w:p>
    <w:p w14:paraId="15A031AF" w14:textId="77777777" w:rsidR="00153617" w:rsidRPr="00153617" w:rsidRDefault="00153617">
      <w:pPr>
        <w:pStyle w:val="StandardWeb"/>
        <w:ind w:left="480" w:hanging="480"/>
        <w:divId w:val="655688086"/>
        <w:rPr>
          <w:noProof/>
        </w:rPr>
      </w:pPr>
      <w:r w:rsidRPr="00153617">
        <w:rPr>
          <w:noProof/>
        </w:rPr>
        <w:t>Google (2014e) Configuring Gradle Builds. https://developer.android.com/tools/building/configuring-gradle.html, abgerufen am 09.01.2015.</w:t>
      </w:r>
    </w:p>
    <w:p w14:paraId="3D9ED506" w14:textId="77777777" w:rsidR="00153617" w:rsidRPr="00153617" w:rsidRDefault="00153617">
      <w:pPr>
        <w:pStyle w:val="StandardWeb"/>
        <w:ind w:left="480" w:hanging="480"/>
        <w:divId w:val="655688086"/>
        <w:rPr>
          <w:noProof/>
        </w:rPr>
      </w:pPr>
      <w:r w:rsidRPr="00153617">
        <w:rPr>
          <w:noProof/>
        </w:rPr>
        <w:t>Huang, Zhanpeng; Hui, Pan; Peylo, Christoph; Chatzopoulos, Dimitris (2013) Mobile augmented reality survey: a bottom-up approach. Arxiv.Org. 35.</w:t>
      </w:r>
    </w:p>
    <w:p w14:paraId="115F27D7" w14:textId="77777777" w:rsidR="00153617" w:rsidRPr="00153617" w:rsidRDefault="00153617">
      <w:pPr>
        <w:pStyle w:val="StandardWeb"/>
        <w:ind w:left="480" w:hanging="480"/>
        <w:divId w:val="655688086"/>
        <w:rPr>
          <w:noProof/>
        </w:rPr>
      </w:pPr>
      <w:r w:rsidRPr="00153617">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0A8822B9" w14:textId="77777777" w:rsidR="00153617" w:rsidRPr="00153617" w:rsidRDefault="00153617">
      <w:pPr>
        <w:pStyle w:val="StandardWeb"/>
        <w:ind w:left="480" w:hanging="480"/>
        <w:divId w:val="655688086"/>
        <w:rPr>
          <w:noProof/>
        </w:rPr>
      </w:pPr>
      <w:r w:rsidRPr="00153617">
        <w:rPr>
          <w:noProof/>
        </w:rPr>
        <w:t>Juan, L; Gwun, O (2009) A comparison of sift, pca-sift and surf. International Journal of Image Processing (IJIP), 3 (4):143–152.</w:t>
      </w:r>
    </w:p>
    <w:p w14:paraId="23A8CEDA" w14:textId="77777777" w:rsidR="00153617" w:rsidRPr="00153617" w:rsidRDefault="00153617">
      <w:pPr>
        <w:pStyle w:val="StandardWeb"/>
        <w:ind w:left="480" w:hanging="480"/>
        <w:divId w:val="655688086"/>
        <w:rPr>
          <w:noProof/>
        </w:rPr>
      </w:pPr>
      <w:r w:rsidRPr="00153617">
        <w:rPr>
          <w:noProof/>
        </w:rPr>
        <w:t>Junglas, Iris A.; Watson, Richard T. (2008) Location-based services. Communications of the ACM, 51 (3):65–69.</w:t>
      </w:r>
    </w:p>
    <w:p w14:paraId="1E144B27" w14:textId="77777777" w:rsidR="00153617" w:rsidRPr="00153617" w:rsidRDefault="00153617">
      <w:pPr>
        <w:pStyle w:val="StandardWeb"/>
        <w:ind w:left="480" w:hanging="480"/>
        <w:divId w:val="655688086"/>
        <w:rPr>
          <w:noProof/>
        </w:rPr>
      </w:pPr>
      <w:r w:rsidRPr="00153617">
        <w:rPr>
          <w:noProof/>
        </w:rPr>
        <w:t>Kölmel, Dr. Bernhard; Yellowmap AG (2003) Location Based Services. Workshop Mobile Commerce. 88–101.</w:t>
      </w:r>
    </w:p>
    <w:p w14:paraId="0B93D55D" w14:textId="77777777" w:rsidR="00153617" w:rsidRPr="00153617" w:rsidRDefault="00153617">
      <w:pPr>
        <w:pStyle w:val="StandardWeb"/>
        <w:ind w:left="480" w:hanging="480"/>
        <w:divId w:val="655688086"/>
        <w:rPr>
          <w:noProof/>
        </w:rPr>
      </w:pPr>
      <w:r w:rsidRPr="00153617">
        <w:rPr>
          <w:noProof/>
        </w:rPr>
        <w:t>Lee, Sangkeun; Chang, Juno; Lee, Sang-goo (2010) Survey and Trend Analysis of Context-Aware Systems. Information-An International Interdisciplinary Journal, 14 (2):527–548.</w:t>
      </w:r>
    </w:p>
    <w:p w14:paraId="416CFB1F" w14:textId="77777777" w:rsidR="00153617" w:rsidRPr="00153617" w:rsidRDefault="00153617">
      <w:pPr>
        <w:pStyle w:val="StandardWeb"/>
        <w:ind w:left="480" w:hanging="480"/>
        <w:divId w:val="655688086"/>
        <w:rPr>
          <w:noProof/>
        </w:rPr>
      </w:pPr>
      <w:r w:rsidRPr="00153617">
        <w:rPr>
          <w:noProof/>
        </w:rPr>
        <w:t>Leutenegger, Stefan; Chli, Margarita; Siegwart, Roland Y. (2011) BRISK: Binary Robust invariant scalable keypoints. 2011 International Conference on Computer Vision. IEEE, 2548–2555.</w:t>
      </w:r>
    </w:p>
    <w:p w14:paraId="0CEA9FCB" w14:textId="77777777" w:rsidR="00153617" w:rsidRPr="00153617" w:rsidRDefault="00153617">
      <w:pPr>
        <w:pStyle w:val="StandardWeb"/>
        <w:ind w:left="480" w:hanging="480"/>
        <w:divId w:val="655688086"/>
        <w:rPr>
          <w:noProof/>
        </w:rPr>
      </w:pPr>
      <w:r w:rsidRPr="00153617">
        <w:rPr>
          <w:noProof/>
        </w:rPr>
        <w:t>Lins, Caio Novaes; Teixeira, João Marcelo; Rafael, Alves Roberto; Teichrieb, Veronica (2014) Development of Interactive Applications for Google Glass. Tendências e Técnicas em Realidade Virtual e Aumentada. 4. Auflage, 167–188.</w:t>
      </w:r>
    </w:p>
    <w:p w14:paraId="2000E5D2" w14:textId="77777777" w:rsidR="00153617" w:rsidRPr="00153617" w:rsidRDefault="00153617">
      <w:pPr>
        <w:pStyle w:val="StandardWeb"/>
        <w:ind w:left="480" w:hanging="480"/>
        <w:divId w:val="655688086"/>
        <w:rPr>
          <w:noProof/>
        </w:rPr>
      </w:pPr>
      <w:r w:rsidRPr="00153617">
        <w:rPr>
          <w:noProof/>
        </w:rPr>
        <w:t>Lowe, David G. (1999) Object recognition from local scale-invariant features. Proceedings of the Seventh IEEE International Conference on Computer Vision. IEEE, 1150–1157 vol.2.</w:t>
      </w:r>
    </w:p>
    <w:p w14:paraId="5D7D702B" w14:textId="77777777" w:rsidR="00153617" w:rsidRPr="00153617" w:rsidRDefault="00153617">
      <w:pPr>
        <w:pStyle w:val="StandardWeb"/>
        <w:ind w:left="480" w:hanging="480"/>
        <w:divId w:val="655688086"/>
        <w:rPr>
          <w:noProof/>
        </w:rPr>
      </w:pPr>
      <w:r w:rsidRPr="00153617">
        <w:rPr>
          <w:noProof/>
        </w:rPr>
        <w:t>Lowe, David G. (2004) Distinctive Image Features from Scale-Invariant Keypoints. International Journal of Computer Vision, 60 (2):91–110.</w:t>
      </w:r>
    </w:p>
    <w:p w14:paraId="30451B61" w14:textId="77777777" w:rsidR="00153617" w:rsidRPr="00153617" w:rsidRDefault="00153617">
      <w:pPr>
        <w:pStyle w:val="StandardWeb"/>
        <w:ind w:left="480" w:hanging="480"/>
        <w:divId w:val="655688086"/>
        <w:rPr>
          <w:noProof/>
        </w:rPr>
      </w:pPr>
      <w:r w:rsidRPr="00153617">
        <w:rPr>
          <w:noProof/>
        </w:rPr>
        <w:t>Mehrotra, Rajiv; Nichani, Sanjay; Ranganathan, N. (1990) Corner detection. Pattern Recognition, 23 (11):1223–1233.</w:t>
      </w:r>
    </w:p>
    <w:p w14:paraId="66383872" w14:textId="77777777" w:rsidR="00153617" w:rsidRPr="00153617" w:rsidRDefault="00153617">
      <w:pPr>
        <w:pStyle w:val="StandardWeb"/>
        <w:ind w:left="480" w:hanging="480"/>
        <w:divId w:val="655688086"/>
        <w:rPr>
          <w:noProof/>
        </w:rPr>
      </w:pPr>
      <w:r w:rsidRPr="00153617">
        <w:rPr>
          <w:noProof/>
        </w:rPr>
        <w:t>Morril, Dan (2008) Announcing the Android 1.0 SDK, release 1. http://android-developers.blogspot.be/2008/09/announcing-android-10-sdk-release-1.html, abgerufen am 02.12.2014.</w:t>
      </w:r>
    </w:p>
    <w:p w14:paraId="15DA4FF3" w14:textId="77777777" w:rsidR="00153617" w:rsidRPr="00153617" w:rsidRDefault="00153617">
      <w:pPr>
        <w:pStyle w:val="StandardWeb"/>
        <w:ind w:left="480" w:hanging="480"/>
        <w:divId w:val="655688086"/>
        <w:rPr>
          <w:noProof/>
        </w:rPr>
      </w:pPr>
      <w:r w:rsidRPr="00153617">
        <w:rPr>
          <w:noProof/>
        </w:rPr>
        <w:t>Muja, Marius; Lowe, David G. (2009) Fast Approximate Nearest Neighbors with Automatic Algorithm Configuration. VISAPP (1). 331–340.</w:t>
      </w:r>
    </w:p>
    <w:p w14:paraId="7339CB48" w14:textId="77777777" w:rsidR="00153617" w:rsidRPr="00153617" w:rsidRDefault="00153617">
      <w:pPr>
        <w:pStyle w:val="StandardWeb"/>
        <w:ind w:left="480" w:hanging="480"/>
        <w:divId w:val="655688086"/>
        <w:rPr>
          <w:noProof/>
        </w:rPr>
      </w:pPr>
      <w:r w:rsidRPr="00153617">
        <w:rPr>
          <w:noProof/>
        </w:rPr>
        <w:t>Nowak, Eric (2006) Computer Vision – ECCV 2006. Berlin, Heidelberg, Springer Berlin Heidelberg.</w:t>
      </w:r>
    </w:p>
    <w:p w14:paraId="0B38773B" w14:textId="77777777" w:rsidR="00153617" w:rsidRPr="00153617" w:rsidRDefault="00153617">
      <w:pPr>
        <w:pStyle w:val="StandardWeb"/>
        <w:ind w:left="480" w:hanging="480"/>
        <w:divId w:val="655688086"/>
        <w:rPr>
          <w:noProof/>
        </w:rPr>
      </w:pPr>
      <w:r w:rsidRPr="00153617">
        <w:rPr>
          <w:noProof/>
        </w:rPr>
        <w:t>opencv dev team (2014) OpenCV API Reference. http://docs.opencv.org/modules/refman.html, abgerufen am 09.10.2014.</w:t>
      </w:r>
    </w:p>
    <w:p w14:paraId="1042BF78" w14:textId="77777777" w:rsidR="00153617" w:rsidRPr="00153617" w:rsidRDefault="00153617">
      <w:pPr>
        <w:pStyle w:val="StandardWeb"/>
        <w:ind w:left="480" w:hanging="480"/>
        <w:divId w:val="655688086"/>
        <w:rPr>
          <w:noProof/>
        </w:rPr>
      </w:pPr>
      <w:r w:rsidRPr="00153617">
        <w:rPr>
          <w:noProof/>
        </w:rPr>
        <w:t>Perera, Charith; Zaslavsky, Arkady; Christen, Peter; Georgakopoulos, Dimitrios (2014) Context Aware Computing for The Internet of Things: A Survey. IEEE Communications Surveys &amp; Tutorials, 16 (1):414–454.</w:t>
      </w:r>
    </w:p>
    <w:p w14:paraId="6BB81870" w14:textId="77777777" w:rsidR="00153617" w:rsidRPr="00153617" w:rsidRDefault="00153617">
      <w:pPr>
        <w:pStyle w:val="StandardWeb"/>
        <w:ind w:left="480" w:hanging="480"/>
        <w:divId w:val="655688086"/>
        <w:rPr>
          <w:noProof/>
        </w:rPr>
      </w:pPr>
      <w:r w:rsidRPr="00153617">
        <w:rPr>
          <w:noProof/>
        </w:rPr>
        <w:t>Portman, Eric A.; Gailey, Michael L.; Holmes, Chad S.; Burgiss, Michael J.; Smith, Angela King; Pitts III, Ashton F.; Dempsen, Stephen L.; Che, Vinny Wai-yan (2005) Location-based services. USA, 16.</w:t>
      </w:r>
    </w:p>
    <w:p w14:paraId="108E6339" w14:textId="77777777" w:rsidR="00153617" w:rsidRPr="00153617" w:rsidRDefault="00153617">
      <w:pPr>
        <w:pStyle w:val="StandardWeb"/>
        <w:ind w:left="480" w:hanging="480"/>
        <w:divId w:val="655688086"/>
        <w:rPr>
          <w:noProof/>
        </w:rPr>
      </w:pPr>
      <w:r w:rsidRPr="00153617">
        <w:rPr>
          <w:noProof/>
        </w:rPr>
        <w:t>Rouillard, José (2008) Contextual QR Codes. 2008 The Third International Multi-Conference on Computing in the Global Information Technology (iccgi 2008). IEEE, 50–55.</w:t>
      </w:r>
    </w:p>
    <w:p w14:paraId="41812FCA" w14:textId="77777777" w:rsidR="00153617" w:rsidRPr="00153617" w:rsidRDefault="00153617">
      <w:pPr>
        <w:pStyle w:val="StandardWeb"/>
        <w:ind w:left="480" w:hanging="480"/>
        <w:divId w:val="655688086"/>
        <w:rPr>
          <w:noProof/>
        </w:rPr>
      </w:pPr>
      <w:r w:rsidRPr="00153617">
        <w:rPr>
          <w:noProof/>
        </w:rPr>
        <w:t>Saha, Amit Kumar (2008) A Developers First Look At Android. Linux For You (January), (January):48–50.</w:t>
      </w:r>
    </w:p>
    <w:p w14:paraId="1413270F" w14:textId="77777777" w:rsidR="00153617" w:rsidRPr="00153617" w:rsidRDefault="00153617">
      <w:pPr>
        <w:pStyle w:val="StandardWeb"/>
        <w:ind w:left="480" w:hanging="480"/>
        <w:divId w:val="655688086"/>
        <w:rPr>
          <w:noProof/>
        </w:rPr>
      </w:pPr>
      <w:r w:rsidRPr="00153617">
        <w:rPr>
          <w:noProof/>
        </w:rPr>
        <w:t>Sande, Koen E. A. Van De; Gevers, Theo; Snoek, Cees G. M. (2010) Evaluating color descriptors for object and scene recognition. IEEE transactions on pattern analysis and machine intelligence, 32 (9):1582–1596.</w:t>
      </w:r>
    </w:p>
    <w:p w14:paraId="3DCE39A6" w14:textId="77777777" w:rsidR="00153617" w:rsidRPr="00153617" w:rsidRDefault="00153617">
      <w:pPr>
        <w:pStyle w:val="StandardWeb"/>
        <w:ind w:left="480" w:hanging="480"/>
        <w:divId w:val="655688086"/>
        <w:rPr>
          <w:noProof/>
        </w:rPr>
      </w:pPr>
      <w:r w:rsidRPr="00153617">
        <w:rPr>
          <w:noProof/>
        </w:rPr>
        <w:t>Schaeffer, Cameron (2013) A comparison of keypoint descriptors in the context of pedestrian detection: freak vs. surf vs. brisk. Stanford University, 5.</w:t>
      </w:r>
    </w:p>
    <w:p w14:paraId="2B866EEC" w14:textId="77777777" w:rsidR="00153617" w:rsidRPr="00153617" w:rsidRDefault="00153617">
      <w:pPr>
        <w:pStyle w:val="StandardWeb"/>
        <w:ind w:left="480" w:hanging="480"/>
        <w:divId w:val="655688086"/>
        <w:rPr>
          <w:noProof/>
        </w:rPr>
      </w:pPr>
      <w:r w:rsidRPr="00153617">
        <w:rPr>
          <w:noProof/>
        </w:rPr>
        <w:t>Schilit, Bill N.; Theimer, Marvin M. (1994) Disseminating active map information to mobile hosts. IEEE Network, 8 (5):22–32.</w:t>
      </w:r>
    </w:p>
    <w:p w14:paraId="5F5A1080" w14:textId="77777777" w:rsidR="00153617" w:rsidRPr="00153617" w:rsidRDefault="00153617">
      <w:pPr>
        <w:pStyle w:val="StandardWeb"/>
        <w:ind w:left="480" w:hanging="480"/>
        <w:divId w:val="655688086"/>
        <w:rPr>
          <w:noProof/>
        </w:rPr>
      </w:pPr>
      <w:r w:rsidRPr="00153617">
        <w:rPr>
          <w:noProof/>
        </w:rPr>
        <w:t>Schmidt, Albrecht; Laerhoven, Kristof van (2001) How to build smart appliances? IEEE Personal Communications, 8 (4):66–71.</w:t>
      </w:r>
    </w:p>
    <w:p w14:paraId="1D37E441" w14:textId="77777777" w:rsidR="00153617" w:rsidRPr="00153617" w:rsidRDefault="00153617">
      <w:pPr>
        <w:pStyle w:val="StandardWeb"/>
        <w:ind w:left="480" w:hanging="480"/>
        <w:divId w:val="655688086"/>
        <w:rPr>
          <w:noProof/>
        </w:rPr>
      </w:pPr>
      <w:r w:rsidRPr="00153617">
        <w:rPr>
          <w:noProof/>
        </w:rPr>
        <w:t>Shneier, Michael (1983) Using Pyramids to Define Local Thresholds for Blob Detection. IEEE Transactions on Pattern Analysis and Machine Intelligence, PAMI-5 (3):345–349.</w:t>
      </w:r>
    </w:p>
    <w:p w14:paraId="043C5EB8" w14:textId="77777777" w:rsidR="00153617" w:rsidRPr="00153617" w:rsidRDefault="00153617">
      <w:pPr>
        <w:pStyle w:val="StandardWeb"/>
        <w:ind w:left="480" w:hanging="480"/>
        <w:divId w:val="655688086"/>
        <w:rPr>
          <w:noProof/>
        </w:rPr>
      </w:pPr>
      <w:r w:rsidRPr="00153617">
        <w:rPr>
          <w:noProof/>
        </w:rPr>
        <w:t>Sidla, Oliver; Kottmann, Michal; Benesova, Wanda (2011) Real-time pose invariant logo and pattern detection. Intelligent Robots and Computer Vision XXVIII: Algorithms and Techniques, 78780C. 8.</w:t>
      </w:r>
    </w:p>
    <w:p w14:paraId="1B0A68CD" w14:textId="77777777" w:rsidR="00153617" w:rsidRPr="00153617" w:rsidRDefault="00153617">
      <w:pPr>
        <w:pStyle w:val="StandardWeb"/>
        <w:ind w:left="480" w:hanging="480"/>
        <w:divId w:val="655688086"/>
        <w:rPr>
          <w:noProof/>
        </w:rPr>
      </w:pPr>
      <w:r w:rsidRPr="00153617">
        <w:rPr>
          <w:noProof/>
        </w:rPr>
        <w:t>Singh, Inderjeet; Leitch, Joel; Wilson, Jesse (2014) gson. https://sites.google.com/site/gson/gson-user-guide#TOC-Goals-for-Gson, abgerufen am 12.12.2014.</w:t>
      </w:r>
    </w:p>
    <w:p w14:paraId="79633D89" w14:textId="77777777" w:rsidR="00153617" w:rsidRPr="00153617" w:rsidRDefault="00153617">
      <w:pPr>
        <w:pStyle w:val="StandardWeb"/>
        <w:ind w:left="480" w:hanging="480"/>
        <w:divId w:val="655688086"/>
        <w:rPr>
          <w:noProof/>
        </w:rPr>
      </w:pPr>
      <w:r w:rsidRPr="00153617">
        <w:rPr>
          <w:noProof/>
        </w:rPr>
        <w:t>Stevens, Tim (2013) Google announces Glass Developer Kit, will enable offline apps and direct hardware access. http://www.engadget.com/2013/05/16/google-glass-developer-kit/, abgerufen am 30.11.2014.</w:t>
      </w:r>
    </w:p>
    <w:p w14:paraId="6F3CB265" w14:textId="77777777" w:rsidR="00153617" w:rsidRPr="00153617" w:rsidRDefault="00153617">
      <w:pPr>
        <w:pStyle w:val="StandardWeb"/>
        <w:ind w:left="480" w:hanging="480"/>
        <w:divId w:val="655688086"/>
        <w:rPr>
          <w:noProof/>
        </w:rPr>
      </w:pPr>
      <w:r w:rsidRPr="00153617">
        <w:rPr>
          <w:noProof/>
        </w:rPr>
        <w:t>Swain, Michael J.; Ballard, Dana H. (1991) Color indexing. International Journal of Computer Vision, 7 (1):11–32.</w:t>
      </w:r>
    </w:p>
    <w:p w14:paraId="0694AFD3" w14:textId="77777777" w:rsidR="00153617" w:rsidRPr="00153617" w:rsidRDefault="00153617">
      <w:pPr>
        <w:pStyle w:val="StandardWeb"/>
        <w:ind w:left="480" w:hanging="480"/>
        <w:divId w:val="655688086"/>
        <w:rPr>
          <w:noProof/>
        </w:rPr>
      </w:pPr>
      <w:r w:rsidRPr="00153617">
        <w:rPr>
          <w:noProof/>
        </w:rPr>
        <w:t>Szeliski, Richard (2010) Computer Vision. London, Springer London.</w:t>
      </w:r>
    </w:p>
    <w:p w14:paraId="1129F11F" w14:textId="77777777" w:rsidR="00153617" w:rsidRPr="00153617" w:rsidRDefault="00153617">
      <w:pPr>
        <w:pStyle w:val="StandardWeb"/>
        <w:ind w:left="480" w:hanging="480"/>
        <w:divId w:val="655688086"/>
        <w:rPr>
          <w:noProof/>
        </w:rPr>
      </w:pPr>
      <w:r w:rsidRPr="00153617">
        <w:rPr>
          <w:noProof/>
        </w:rPr>
        <w:t>Texas Instruments (2012) OMAP4430 Multimedia Device. 443.</w:t>
      </w:r>
    </w:p>
    <w:p w14:paraId="1113DFF9" w14:textId="77777777" w:rsidR="00153617" w:rsidRPr="00153617" w:rsidRDefault="00153617">
      <w:pPr>
        <w:pStyle w:val="StandardWeb"/>
        <w:ind w:left="480" w:hanging="480"/>
        <w:divId w:val="655688086"/>
        <w:rPr>
          <w:noProof/>
        </w:rPr>
      </w:pPr>
      <w:r w:rsidRPr="00153617">
        <w:rPr>
          <w:noProof/>
        </w:rPr>
        <w:t>Torborg, Scott; Simpson, Star (2012) What’s inside Google Glass? http://www.catwig.com/google-glass-teardown/, abgerufen am 16.10.2014.</w:t>
      </w:r>
    </w:p>
    <w:p w14:paraId="4283FF4A" w14:textId="77777777" w:rsidR="00153617" w:rsidRPr="00153617" w:rsidRDefault="00153617">
      <w:pPr>
        <w:pStyle w:val="StandardWeb"/>
        <w:ind w:left="480" w:hanging="480"/>
        <w:divId w:val="655688086"/>
        <w:rPr>
          <w:noProof/>
        </w:rPr>
      </w:pPr>
      <w:r w:rsidRPr="00153617">
        <w:rPr>
          <w:noProof/>
        </w:rPr>
        <w:t>UMTS Forum (2001) Report No. 13. London, 100.</w:t>
      </w:r>
    </w:p>
    <w:p w14:paraId="5CE59DB0" w14:textId="77777777" w:rsidR="00153617" w:rsidRPr="00153617" w:rsidRDefault="00153617">
      <w:pPr>
        <w:pStyle w:val="StandardWeb"/>
        <w:ind w:left="480" w:hanging="480"/>
        <w:divId w:val="655688086"/>
        <w:rPr>
          <w:noProof/>
        </w:rPr>
      </w:pPr>
      <w:r w:rsidRPr="00153617">
        <w:rPr>
          <w:noProof/>
        </w:rPr>
        <w:t>Walsh, Andrew (2010) QR Codes – using mobile phones to deliver library instruction and help at the point of need. Journal of Information Literacy, 4 (1):55–65.</w:t>
      </w:r>
    </w:p>
    <w:p w14:paraId="6FDF40AD" w14:textId="77777777" w:rsidR="00153617" w:rsidRPr="00153617" w:rsidRDefault="00153617">
      <w:pPr>
        <w:pStyle w:val="StandardWeb"/>
        <w:ind w:left="480" w:hanging="480"/>
        <w:divId w:val="655688086"/>
        <w:rPr>
          <w:noProof/>
        </w:rPr>
      </w:pPr>
      <w:r w:rsidRPr="00153617">
        <w:rPr>
          <w:noProof/>
        </w:rPr>
        <w:t>Want, Roy; Hopper, Andy; Falcão, Veronica; Gibbons, Jonathan (1992) The active badge location system. ACM Transactions on Information Systems, 10 (1):91–102.</w:t>
      </w:r>
    </w:p>
    <w:p w14:paraId="520DDBC2" w14:textId="617D2BDB" w:rsidR="00C63EB3" w:rsidRPr="003C7E2E" w:rsidRDefault="00B71DF7" w:rsidP="00153617">
      <w:pPr>
        <w:pStyle w:val="StandardWeb"/>
        <w:ind w:left="480" w:hanging="480"/>
        <w:divId w:val="560562116"/>
      </w:pPr>
      <w:r w:rsidRPr="003C7E2E">
        <w:fldChar w:fldCharType="end"/>
      </w:r>
      <w:bookmarkEnd w:id="97"/>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lastRenderedPageBreak/>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342C24EC" w14:textId="21BCE944" w:rsidR="00C63EB3" w:rsidRPr="003C7E2E" w:rsidRDefault="00C63EB3" w:rsidP="00C63EB3">
      <w:pPr>
        <w:pStyle w:val="BasicText"/>
      </w:pPr>
      <w:r w:rsidRPr="003C7E2E">
        <w:t>Osnabrück, den</w:t>
      </w:r>
      <w:commentRangeStart w:id="98"/>
      <w:r w:rsidRPr="003C7E2E">
        <w:t xml:space="preserve"> </w:t>
      </w:r>
      <w:r w:rsidR="00B71DF7" w:rsidRPr="003C7E2E">
        <w:fldChar w:fldCharType="begin"/>
      </w:r>
      <w:r w:rsidRPr="003C7E2E">
        <w:instrText xml:space="preserve"> TIME \@ "d. MMMM yyyy" </w:instrText>
      </w:r>
      <w:r w:rsidR="00B71DF7" w:rsidRPr="003C7E2E">
        <w:fldChar w:fldCharType="separate"/>
      </w:r>
      <w:r w:rsidR="000D70D4">
        <w:rPr>
          <w:noProof/>
        </w:rPr>
        <w:t>15. Januar 2015</w:t>
      </w:r>
      <w:r w:rsidR="00B71DF7" w:rsidRPr="003C7E2E">
        <w:fldChar w:fldCharType="end"/>
      </w:r>
      <w:commentRangeEnd w:id="98"/>
      <w:r w:rsidR="00C636E4">
        <w:rPr>
          <w:rStyle w:val="Kommentarzeichen"/>
        </w:rPr>
        <w:commentReference w:id="98"/>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 xml:space="preserve">Jannik </w:t>
      </w:r>
      <w:commentRangeStart w:id="99"/>
      <w:commentRangeStart w:id="100"/>
      <w:r>
        <w:t>Hoffjann</w:t>
      </w:r>
      <w:commentRangeEnd w:id="99"/>
      <w:r w:rsidR="00D82467">
        <w:rPr>
          <w:rStyle w:val="Kommentarzeichen"/>
        </w:rPr>
        <w:commentReference w:id="99"/>
      </w:r>
      <w:commentRangeEnd w:id="100"/>
      <w:r w:rsidR="00D82467">
        <w:rPr>
          <w:rStyle w:val="Kommentarzeichen"/>
        </w:rPr>
        <w:commentReference w:id="100"/>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Steffi" w:date="2015-01-11T21:01:00Z" w:initials="S">
    <w:p w14:paraId="46515948" w14:textId="427168F6" w:rsidR="00AC251B" w:rsidRDefault="00AC251B">
      <w:pPr>
        <w:pStyle w:val="Kommentartext"/>
      </w:pPr>
      <w:r>
        <w:rPr>
          <w:rStyle w:val="Kommentarzeichen"/>
        </w:rPr>
        <w:annotationRef/>
      </w:r>
      <w:r>
        <w:t>Siehe Abkürzungsverzeichnis</w:t>
      </w:r>
    </w:p>
  </w:comment>
  <w:comment w:id="23" w:author="Steffi" w:date="2015-01-11T21:23:00Z" w:initials="S">
    <w:p w14:paraId="3D9D9D83" w14:textId="17E2BEF4" w:rsidR="00AC251B" w:rsidRDefault="00AC251B">
      <w:pPr>
        <w:pStyle w:val="Kommentartext"/>
      </w:pPr>
      <w:r>
        <w:rPr>
          <w:rStyle w:val="Kommentarzeichen"/>
        </w:rPr>
        <w:annotationRef/>
      </w:r>
      <w:r>
        <w:t>Siehe Abkürzungsverzeichnis</w:t>
      </w:r>
    </w:p>
  </w:comment>
  <w:comment w:id="32" w:author="Steffi" w:date="2015-01-11T21:31:00Z" w:initials="S">
    <w:p w14:paraId="64C2FA00" w14:textId="7F09DBB1" w:rsidR="00AC251B" w:rsidRDefault="00AC251B">
      <w:pPr>
        <w:pStyle w:val="Kommentartext"/>
      </w:pPr>
      <w:r>
        <w:rPr>
          <w:rStyle w:val="Kommentarzeichen"/>
        </w:rPr>
        <w:annotationRef/>
      </w:r>
      <w:r>
        <w:t>Im Abbildungsverzeichnis enthalten, darf da nicht drinstehen.</w:t>
      </w:r>
    </w:p>
  </w:comment>
  <w:comment w:id="33" w:author="Steffi" w:date="2015-01-11T21:32:00Z" w:initials="S">
    <w:p w14:paraId="383E0492" w14:textId="398A0B22" w:rsidR="00AC251B" w:rsidRDefault="00AC251B">
      <w:pPr>
        <w:pStyle w:val="Kommentartext"/>
      </w:pPr>
      <w:r>
        <w:rPr>
          <w:rStyle w:val="Kommentarzeichen"/>
        </w:rPr>
        <w:annotationRef/>
      </w:r>
      <w:r>
        <w:t xml:space="preserve">Dabei </w:t>
      </w:r>
      <w:r w:rsidRPr="00B2284E">
        <w:rPr>
          <w:b/>
        </w:rPr>
        <w:t>entsteht</w:t>
      </w:r>
      <w:r>
        <w:t xml:space="preserve"> durch…..der Eindruck,  die Benutzeroberfläche….</w:t>
      </w:r>
    </w:p>
  </w:comment>
  <w:comment w:id="34" w:author="Steffi" w:date="2015-01-11T21:38:00Z" w:initials="S">
    <w:p w14:paraId="032A8408" w14:textId="2C80E777" w:rsidR="00AC251B" w:rsidRDefault="00AC251B">
      <w:pPr>
        <w:pStyle w:val="Kommentartext"/>
      </w:pPr>
      <w:r>
        <w:rPr>
          <w:rStyle w:val="Kommentarzeichen"/>
        </w:rPr>
        <w:annotationRef/>
      </w:r>
      <w:r>
        <w:t>Siehe Abkürzungsverzeichnis</w:t>
      </w:r>
    </w:p>
  </w:comment>
  <w:comment w:id="38" w:author="Jannik Hoffjann" w:date="2015-01-15T16:10:00Z" w:initials="JH">
    <w:p w14:paraId="66FA1654" w14:textId="21DEDBBB" w:rsidR="00AC251B" w:rsidRDefault="00AC251B">
      <w:pPr>
        <w:pStyle w:val="Kommentartext"/>
      </w:pPr>
      <w:r>
        <w:rPr>
          <w:rStyle w:val="Kommentarzeichen"/>
        </w:rPr>
        <w:annotationRef/>
      </w:r>
      <w:r>
        <w:t>Bilder passen nicht mehr</w:t>
      </w:r>
    </w:p>
  </w:comment>
  <w:comment w:id="40" w:author="Jannik Hoffjann" w:date="2014-12-29T22:06:00Z" w:initials="JH">
    <w:p w14:paraId="28291714" w14:textId="77777777" w:rsidR="00AC251B" w:rsidRDefault="00AC251B" w:rsidP="00C63EB3">
      <w:pPr>
        <w:pStyle w:val="Kommentartext"/>
      </w:pPr>
      <w:r>
        <w:rPr>
          <w:rStyle w:val="Kommentarzeichen"/>
        </w:rPr>
        <w:annotationRef/>
      </w:r>
      <w:r w:rsidRPr="005C096E">
        <w:t>http://web.guohuiwang.com/technical-notes/opencv_nonfree_android_jni_demo</w:t>
      </w:r>
    </w:p>
  </w:comment>
  <w:comment w:id="43" w:author="Jannik Hoffjann" w:date="2015-01-15T16:12:00Z" w:initials="JH">
    <w:p w14:paraId="29461E5D" w14:textId="7B8A8310" w:rsidR="00AC251B" w:rsidRDefault="00AC251B">
      <w:pPr>
        <w:pStyle w:val="Kommentartext"/>
      </w:pPr>
      <w:r>
        <w:rPr>
          <w:rStyle w:val="Kommentarzeichen"/>
        </w:rPr>
        <w:annotationRef/>
      </w:r>
      <w:r>
        <w:t>Quelle</w:t>
      </w:r>
    </w:p>
  </w:comment>
  <w:comment w:id="44" w:author="Steffi" w:date="2015-01-11T21:57:00Z" w:initials="S">
    <w:p w14:paraId="578E19B0" w14:textId="30658F8B" w:rsidR="00AC251B" w:rsidRDefault="00AC251B">
      <w:pPr>
        <w:pStyle w:val="Kommentartext"/>
      </w:pPr>
      <w:r>
        <w:rPr>
          <w:rStyle w:val="Kommentarzeichen"/>
        </w:rPr>
        <w:annotationRef/>
      </w:r>
      <w:r>
        <w:t>Seitenwechsel</w:t>
      </w:r>
    </w:p>
  </w:comment>
  <w:comment w:id="51" w:author="Steffi" w:date="2015-01-11T22:01:00Z" w:initials="S">
    <w:p w14:paraId="7EF50882" w14:textId="256C791B" w:rsidR="00AC251B" w:rsidRDefault="00AC251B">
      <w:pPr>
        <w:pStyle w:val="Kommentartext"/>
      </w:pPr>
      <w:r>
        <w:rPr>
          <w:rStyle w:val="Kommentarzeichen"/>
        </w:rPr>
        <w:annotationRef/>
      </w:r>
      <w:r>
        <w:t>…Komma?</w:t>
      </w:r>
    </w:p>
  </w:comment>
  <w:comment w:id="63" w:author="Steffi" w:date="2015-01-13T09:38:00Z" w:initials="S">
    <w:p w14:paraId="6503ADA1" w14:textId="1517E332" w:rsidR="00AC251B" w:rsidRDefault="00AC251B">
      <w:pPr>
        <w:pStyle w:val="Kommentartext"/>
      </w:pPr>
      <w:r>
        <w:rPr>
          <w:rStyle w:val="Kommentarzeichen"/>
        </w:rPr>
        <w:annotationRef/>
      </w:r>
      <w:r>
        <w:t>Mit dem Abschnitt auf der nächsten Seite beginnen</w:t>
      </w:r>
    </w:p>
  </w:comment>
  <w:comment w:id="68" w:author="Steffi" w:date="2015-01-13T09:54:00Z" w:initials="S">
    <w:p w14:paraId="31D0D987" w14:textId="14A4F376" w:rsidR="00AC251B" w:rsidRDefault="00AC251B">
      <w:pPr>
        <w:pStyle w:val="Kommentartext"/>
      </w:pPr>
      <w:r>
        <w:rPr>
          <w:rStyle w:val="Kommentarzeichen"/>
        </w:rPr>
        <w:annotationRef/>
      </w:r>
      <w:r>
        <w:t xml:space="preserve">Anpassung an die anderen Codes, hinsichtlich Schriftgröpße und –art </w:t>
      </w:r>
      <w:r>
        <w:sym w:font="Wingdings" w:char="F04A"/>
      </w:r>
    </w:p>
  </w:comment>
  <w:comment w:id="72" w:author="Steffi" w:date="2015-01-13T09:40:00Z" w:initials="S">
    <w:p w14:paraId="5DAC4ECA" w14:textId="25AD9F8F" w:rsidR="00AC251B" w:rsidRDefault="00AC251B">
      <w:pPr>
        <w:pStyle w:val="Kommentartext"/>
      </w:pPr>
      <w:r>
        <w:rPr>
          <w:rStyle w:val="Kommentarzeichen"/>
        </w:rPr>
        <w:annotationRef/>
      </w:r>
      <w:r>
        <w:t>Anpassung Schriftart und –größe an restlichen Code</w:t>
      </w:r>
    </w:p>
  </w:comment>
  <w:comment w:id="79" w:author="Steffi" w:date="2015-01-13T09:42:00Z" w:initials="S">
    <w:p w14:paraId="3CB2B569" w14:textId="54594217" w:rsidR="00AC251B" w:rsidRDefault="00AC251B">
      <w:pPr>
        <w:pStyle w:val="Kommentartext"/>
      </w:pPr>
      <w:r>
        <w:rPr>
          <w:rStyle w:val="Kommentarzeichen"/>
        </w:rPr>
        <w:annotationRef/>
      </w:r>
      <w:r>
        <w:t>Seitenwechsel im Satz</w:t>
      </w:r>
    </w:p>
  </w:comment>
  <w:comment w:id="91" w:author="Steffi" w:date="2015-01-13T09:44:00Z" w:initials="S">
    <w:p w14:paraId="344C445B" w14:textId="75A33A9A" w:rsidR="00AC251B" w:rsidRDefault="00AC251B">
      <w:pPr>
        <w:pStyle w:val="Kommentartext"/>
      </w:pPr>
      <w:r>
        <w:rPr>
          <w:rStyle w:val="Kommentarzeichen"/>
        </w:rPr>
        <w:annotationRef/>
      </w:r>
      <w:r>
        <w:t>…Komma?</w:t>
      </w:r>
    </w:p>
  </w:comment>
  <w:comment w:id="92" w:author="Steffi" w:date="2015-01-13T09:44:00Z" w:initials="S">
    <w:p w14:paraId="120C2ACC" w14:textId="21D839C1" w:rsidR="00AC251B" w:rsidRDefault="00AC251B">
      <w:pPr>
        <w:pStyle w:val="Kommentartext"/>
      </w:pPr>
      <w:r>
        <w:rPr>
          <w:rStyle w:val="Kommentarzeichen"/>
        </w:rPr>
        <w:annotationRef/>
      </w:r>
      <w:r>
        <w:t>siehe Abkürzungsverzeichnis</w:t>
      </w:r>
    </w:p>
  </w:comment>
  <w:comment w:id="96" w:author="Olaf Hoffjann" w:date="2015-01-04T14:09:00Z" w:initials="OH">
    <w:p w14:paraId="4214BE7B" w14:textId="77777777" w:rsidR="00AC251B" w:rsidRDefault="00AC251B">
      <w:pPr>
        <w:pStyle w:val="Kommentartext"/>
      </w:pPr>
      <w:r>
        <w:rPr>
          <w:rStyle w:val="Kommentarzeichen"/>
        </w:rPr>
        <w:annotationRef/>
      </w:r>
      <w:r>
        <w:t>Einige Hinweise, die mir beim Literaturverzeichnis aufgefallen sind:</w:t>
      </w:r>
    </w:p>
    <w:p w14:paraId="30DC49E1" w14:textId="77777777" w:rsidR="00AC251B" w:rsidRDefault="00AC251B" w:rsidP="00D94ACB">
      <w:pPr>
        <w:pStyle w:val="Kommentartext"/>
        <w:numPr>
          <w:ilvl w:val="0"/>
          <w:numId w:val="19"/>
        </w:numPr>
      </w:pPr>
      <w:r>
        <w:t>entweder Vornamen immer ausschreiben oder immer abkürzen (z.B. unterschiedlich bei 1. Und 2. Lit-Titel.</w:t>
      </w:r>
    </w:p>
    <w:p w14:paraId="0E0B0460" w14:textId="77777777" w:rsidR="00AC251B" w:rsidRDefault="00AC251B"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AC251B" w:rsidRDefault="00AC251B" w:rsidP="00D94ACB">
      <w:pPr>
        <w:pStyle w:val="Kommentartext"/>
        <w:numPr>
          <w:ilvl w:val="0"/>
          <w:numId w:val="19"/>
        </w:numPr>
      </w:pPr>
      <w:r>
        <w:t>Z.B. sind die Quellen noch unvollständig, M</w:t>
      </w:r>
      <w:r>
        <w:t>o</w:t>
      </w:r>
      <w:r>
        <w:t>nate sind doppelt – aber das weißt Du vermutlich selbst (z.B. die 3.)</w:t>
      </w:r>
    </w:p>
    <w:p w14:paraId="1BCA07A6" w14:textId="77777777" w:rsidR="00AC251B" w:rsidRDefault="00AC251B" w:rsidP="004A781C">
      <w:pPr>
        <w:pStyle w:val="Kommentartext"/>
        <w:numPr>
          <w:ilvl w:val="0"/>
          <w:numId w:val="19"/>
        </w:numPr>
      </w:pPr>
      <w:r>
        <w:t>Den Namen des letzten Lit-Titel würde ich a</w:t>
      </w:r>
      <w:r>
        <w:t>n</w:t>
      </w:r>
      <w:r>
        <w:t>ders bezeichnen (s. auch text.)</w:t>
      </w:r>
    </w:p>
  </w:comment>
  <w:comment w:id="98" w:author="Steffi" w:date="2015-01-13T09:45:00Z" w:initials="S">
    <w:p w14:paraId="5210CFCB" w14:textId="55089F93" w:rsidR="00AC251B" w:rsidRDefault="00AC251B">
      <w:pPr>
        <w:pStyle w:val="Kommentartext"/>
      </w:pPr>
      <w:r>
        <w:rPr>
          <w:rStyle w:val="Kommentarzeichen"/>
        </w:rPr>
        <w:annotationRef/>
      </w:r>
      <w:r>
        <w:t xml:space="preserve">Auf Datumsgleichheit mit Deckblatt achten </w:t>
      </w:r>
      <w:r>
        <w:sym w:font="Wingdings" w:char="F04A"/>
      </w:r>
    </w:p>
  </w:comment>
  <w:comment w:id="99" w:author="Steffi" w:date="2015-01-11T22:04:00Z" w:initials="S">
    <w:p w14:paraId="441401EA" w14:textId="4AA2DDA5" w:rsidR="00AC251B" w:rsidRDefault="00AC251B">
      <w:pPr>
        <w:pStyle w:val="Kommentartext"/>
      </w:pPr>
      <w:r>
        <w:rPr>
          <w:rStyle w:val="Kommentarzeichen"/>
        </w:rPr>
        <w:annotationRef/>
      </w:r>
      <w:r>
        <w:t>Die abschließende Erklärung ist noch nicht im Inhaltsverzeichnis aufgeführt</w:t>
      </w:r>
    </w:p>
  </w:comment>
  <w:comment w:id="100" w:author="Steffi" w:date="2015-01-11T22:07:00Z" w:initials="S">
    <w:p w14:paraId="651DD4D6" w14:textId="2BE06EDE" w:rsidR="00AC251B" w:rsidRDefault="00AC251B">
      <w:pPr>
        <w:pStyle w:val="Kommentartext"/>
      </w:pPr>
      <w:r>
        <w:rPr>
          <w:rStyle w:val="Kommentarzeichen"/>
        </w:rPr>
        <w:annotationRef/>
      </w:r>
      <w:r>
        <w:t>Automatische Silbentrennung ist nicht ausgewäh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51A78" w14:textId="77777777" w:rsidR="00AC251B" w:rsidRDefault="00AC251B">
      <w:pPr>
        <w:spacing w:after="0" w:line="240" w:lineRule="auto"/>
      </w:pPr>
      <w:r>
        <w:separator/>
      </w:r>
    </w:p>
  </w:endnote>
  <w:endnote w:type="continuationSeparator" w:id="0">
    <w:p w14:paraId="007503EA" w14:textId="77777777" w:rsidR="00AC251B" w:rsidRDefault="00AC25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altName w:val="Arial"/>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9C985" w14:textId="77777777" w:rsidR="00AC251B" w:rsidRDefault="00AC251B">
      <w:pPr>
        <w:spacing w:after="0" w:line="240" w:lineRule="auto"/>
      </w:pPr>
      <w:r>
        <w:separator/>
      </w:r>
    </w:p>
  </w:footnote>
  <w:footnote w:type="continuationSeparator" w:id="0">
    <w:p w14:paraId="402AB3E2" w14:textId="77777777" w:rsidR="00AC251B" w:rsidRDefault="00AC251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AC251B" w:rsidRDefault="00AC251B" w:rsidP="003116A2">
    <w:pPr>
      <w:pStyle w:val="Kopfzeile"/>
    </w:pPr>
    <w:fldSimple w:instr=" STYLEREF  &quot;Überschrift 1&quot; \t  \* MERGEFORMAT ">
      <w:r w:rsidR="009B087E">
        <w:rPr>
          <w:noProof/>
        </w:rPr>
        <w:t>Abkürzungsverzeichnis</w:t>
      </w:r>
    </w:fldSimple>
    <w:r w:rsidRPr="00A509D9">
      <w:tab/>
    </w:r>
    <w:r w:rsidRPr="00A509D9">
      <w:tab/>
    </w:r>
    <w:r>
      <w:fldChar w:fldCharType="begin"/>
    </w:r>
    <w:r>
      <w:instrText xml:space="preserve">PAGE  </w:instrText>
    </w:r>
    <w:r>
      <w:fldChar w:fldCharType="separate"/>
    </w:r>
    <w:r w:rsidR="009B087E">
      <w:rPr>
        <w:noProof/>
      </w:rPr>
      <w:t>VIII</w:t>
    </w:r>
    <w:r>
      <w:rPr>
        <w:noProof/>
      </w:rPr>
      <w:fldChar w:fldCharType="end"/>
    </w:r>
  </w:p>
  <w:p w14:paraId="69344DAB" w14:textId="75EDC731" w:rsidR="00AC251B" w:rsidRPr="0095002F" w:rsidRDefault="00AC251B"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AC251B" w:rsidRPr="006E1E44" w:rsidRDefault="00AC251B"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AC251B" w:rsidRDefault="00AC251B">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AC251B" w:rsidRDefault="00AC251B" w:rsidP="003116A2">
    <w:pPr>
      <w:pStyle w:val="Kopfzeile"/>
    </w:pPr>
    <w:fldSimple w:instr=" STYLEREF  &quot;Überschrift 1&quot; \t  \* MERGEFORMAT ">
      <w:r w:rsidR="009B087E">
        <w:rPr>
          <w:noProof/>
        </w:rPr>
        <w:t>Zusammenfassung</w:t>
      </w:r>
    </w:fldSimple>
    <w:r w:rsidRPr="00A509D9">
      <w:tab/>
    </w:r>
    <w:r w:rsidRPr="00A509D9">
      <w:tab/>
    </w:r>
    <w:r>
      <w:fldChar w:fldCharType="begin"/>
    </w:r>
    <w:r>
      <w:instrText xml:space="preserve">PAGE  </w:instrText>
    </w:r>
    <w:r>
      <w:fldChar w:fldCharType="separate"/>
    </w:r>
    <w:r w:rsidR="009B087E">
      <w:rPr>
        <w:noProof/>
      </w:rPr>
      <w:t>III</w:t>
    </w:r>
    <w:r>
      <w:rPr>
        <w:noProof/>
      </w:rPr>
      <w:fldChar w:fldCharType="end"/>
    </w:r>
  </w:p>
  <w:p w14:paraId="6C5F41CB" w14:textId="02F8D0C4" w:rsidR="00AC251B" w:rsidRPr="0095002F" w:rsidRDefault="00AC251B"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AC251B" w:rsidRDefault="00AC251B">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AC251B" w:rsidRDefault="00AC251B" w:rsidP="003116A2">
    <w:pPr>
      <w:pStyle w:val="Kopfzeile"/>
      <w:tabs>
        <w:tab w:val="clear" w:pos="9072"/>
        <w:tab w:val="right" w:pos="8505"/>
      </w:tabs>
    </w:pPr>
    <w:fldSimple w:instr=" STYLEREF  &quot;Überschrift 1&quot; \t  \* MERGEFORMAT ">
      <w:r w:rsidR="009B087E">
        <w:rPr>
          <w:noProof/>
        </w:rPr>
        <w:t>Fazit und Ausblick</w:t>
      </w:r>
    </w:fldSimple>
    <w:r w:rsidRPr="00A509D9">
      <w:tab/>
    </w:r>
    <w:r w:rsidRPr="00A509D9">
      <w:tab/>
    </w:r>
    <w:r>
      <w:fldChar w:fldCharType="begin"/>
    </w:r>
    <w:r>
      <w:instrText xml:space="preserve">PAGE  </w:instrText>
    </w:r>
    <w:r>
      <w:fldChar w:fldCharType="separate"/>
    </w:r>
    <w:r w:rsidR="009B087E">
      <w:rPr>
        <w:noProof/>
      </w:rPr>
      <w:t>38</w:t>
    </w:r>
    <w:r>
      <w:rPr>
        <w:noProof/>
      </w:rPr>
      <w:fldChar w:fldCharType="end"/>
    </w:r>
  </w:p>
  <w:p w14:paraId="79580FDE" w14:textId="33CAA182" w:rsidR="00AC251B" w:rsidRPr="0095002F" w:rsidRDefault="00AC251B"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AC251B" w:rsidRDefault="00AC251B"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AC251B" w:rsidRPr="008C08AD" w:rsidRDefault="00AC251B" w:rsidP="003116A2">
    <w:pPr>
      <w:pStyle w:val="Kopfzeile"/>
      <w:tabs>
        <w:tab w:val="clear" w:pos="9072"/>
        <w:tab w:val="right" w:pos="8505"/>
      </w:tabs>
    </w:pPr>
  </w:p>
  <w:p w14:paraId="2A6D184C" w14:textId="77777777" w:rsidR="00AC251B" w:rsidRPr="0095002F" w:rsidRDefault="00AC251B" w:rsidP="003116A2">
    <w:pPr>
      <w:pStyle w:val="Kopfzeile"/>
      <w:tabs>
        <w:tab w:val="right" w:pos="7371"/>
      </w:tabs>
    </w:pPr>
  </w:p>
  <w:p w14:paraId="3649E856" w14:textId="77777777" w:rsidR="00AC251B" w:rsidRDefault="00AC251B"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357FC"/>
    <w:rsid w:val="00055A07"/>
    <w:rsid w:val="00060D21"/>
    <w:rsid w:val="000719AF"/>
    <w:rsid w:val="00083F43"/>
    <w:rsid w:val="00085EC0"/>
    <w:rsid w:val="00087606"/>
    <w:rsid w:val="000A3EDD"/>
    <w:rsid w:val="000B4501"/>
    <w:rsid w:val="000B75EF"/>
    <w:rsid w:val="000D70D4"/>
    <w:rsid w:val="000E5792"/>
    <w:rsid w:val="00122E97"/>
    <w:rsid w:val="001268B8"/>
    <w:rsid w:val="0014252A"/>
    <w:rsid w:val="001519FF"/>
    <w:rsid w:val="00153617"/>
    <w:rsid w:val="00163D61"/>
    <w:rsid w:val="00171813"/>
    <w:rsid w:val="0017492B"/>
    <w:rsid w:val="001C314A"/>
    <w:rsid w:val="001F2EB6"/>
    <w:rsid w:val="001F2EC1"/>
    <w:rsid w:val="00226FC1"/>
    <w:rsid w:val="00241E55"/>
    <w:rsid w:val="00244A46"/>
    <w:rsid w:val="00257178"/>
    <w:rsid w:val="002A78FB"/>
    <w:rsid w:val="002B4217"/>
    <w:rsid w:val="002E3B4F"/>
    <w:rsid w:val="002F5AB7"/>
    <w:rsid w:val="003116A2"/>
    <w:rsid w:val="003303C6"/>
    <w:rsid w:val="003359AD"/>
    <w:rsid w:val="00336AE4"/>
    <w:rsid w:val="00336EC5"/>
    <w:rsid w:val="003644B9"/>
    <w:rsid w:val="00392017"/>
    <w:rsid w:val="003F6D50"/>
    <w:rsid w:val="00400E87"/>
    <w:rsid w:val="004100F2"/>
    <w:rsid w:val="00411497"/>
    <w:rsid w:val="00413C50"/>
    <w:rsid w:val="00423AE5"/>
    <w:rsid w:val="00425285"/>
    <w:rsid w:val="0044006A"/>
    <w:rsid w:val="00450D83"/>
    <w:rsid w:val="00465AEA"/>
    <w:rsid w:val="00482A35"/>
    <w:rsid w:val="00490101"/>
    <w:rsid w:val="004A56F5"/>
    <w:rsid w:val="004A781C"/>
    <w:rsid w:val="004B30AC"/>
    <w:rsid w:val="004C630A"/>
    <w:rsid w:val="004C682A"/>
    <w:rsid w:val="004F5D28"/>
    <w:rsid w:val="0050506D"/>
    <w:rsid w:val="005326F5"/>
    <w:rsid w:val="00533BC0"/>
    <w:rsid w:val="00542314"/>
    <w:rsid w:val="0056459E"/>
    <w:rsid w:val="00567D18"/>
    <w:rsid w:val="005B029B"/>
    <w:rsid w:val="005E0DCE"/>
    <w:rsid w:val="005E2F60"/>
    <w:rsid w:val="006014EE"/>
    <w:rsid w:val="006351B6"/>
    <w:rsid w:val="006876D0"/>
    <w:rsid w:val="006A6063"/>
    <w:rsid w:val="006B132F"/>
    <w:rsid w:val="006C2652"/>
    <w:rsid w:val="006D00EC"/>
    <w:rsid w:val="006D159F"/>
    <w:rsid w:val="006F7448"/>
    <w:rsid w:val="00710980"/>
    <w:rsid w:val="00715164"/>
    <w:rsid w:val="00715A04"/>
    <w:rsid w:val="0073449C"/>
    <w:rsid w:val="007354DD"/>
    <w:rsid w:val="00735A0A"/>
    <w:rsid w:val="00760431"/>
    <w:rsid w:val="00773C4D"/>
    <w:rsid w:val="007806E0"/>
    <w:rsid w:val="00780DFE"/>
    <w:rsid w:val="00793B05"/>
    <w:rsid w:val="007F418C"/>
    <w:rsid w:val="00820489"/>
    <w:rsid w:val="00863C80"/>
    <w:rsid w:val="00866431"/>
    <w:rsid w:val="008A1889"/>
    <w:rsid w:val="008C3E42"/>
    <w:rsid w:val="008D1756"/>
    <w:rsid w:val="008D50FE"/>
    <w:rsid w:val="008E1BEB"/>
    <w:rsid w:val="008F1A9E"/>
    <w:rsid w:val="00932BD5"/>
    <w:rsid w:val="00936355"/>
    <w:rsid w:val="009444DA"/>
    <w:rsid w:val="00975152"/>
    <w:rsid w:val="009803E9"/>
    <w:rsid w:val="009A22D9"/>
    <w:rsid w:val="009A2C6C"/>
    <w:rsid w:val="009A40FB"/>
    <w:rsid w:val="009B087E"/>
    <w:rsid w:val="009B4EEF"/>
    <w:rsid w:val="009B6936"/>
    <w:rsid w:val="009C4E6C"/>
    <w:rsid w:val="009C71B2"/>
    <w:rsid w:val="009D49A4"/>
    <w:rsid w:val="00A1644A"/>
    <w:rsid w:val="00A22753"/>
    <w:rsid w:val="00A268E4"/>
    <w:rsid w:val="00A43611"/>
    <w:rsid w:val="00A45BF4"/>
    <w:rsid w:val="00A5341C"/>
    <w:rsid w:val="00A55B98"/>
    <w:rsid w:val="00A74307"/>
    <w:rsid w:val="00A902EF"/>
    <w:rsid w:val="00A915F7"/>
    <w:rsid w:val="00A936B4"/>
    <w:rsid w:val="00AA69C3"/>
    <w:rsid w:val="00AB6252"/>
    <w:rsid w:val="00AC251B"/>
    <w:rsid w:val="00AC2988"/>
    <w:rsid w:val="00AC491B"/>
    <w:rsid w:val="00AD5200"/>
    <w:rsid w:val="00AE4FC4"/>
    <w:rsid w:val="00AF3D59"/>
    <w:rsid w:val="00B13E62"/>
    <w:rsid w:val="00B2284E"/>
    <w:rsid w:val="00B31CD3"/>
    <w:rsid w:val="00B44C3B"/>
    <w:rsid w:val="00B54569"/>
    <w:rsid w:val="00B71DF7"/>
    <w:rsid w:val="00B765DC"/>
    <w:rsid w:val="00B94813"/>
    <w:rsid w:val="00BA1D25"/>
    <w:rsid w:val="00BA2938"/>
    <w:rsid w:val="00BB14CC"/>
    <w:rsid w:val="00BB7642"/>
    <w:rsid w:val="00BB7EC2"/>
    <w:rsid w:val="00BD13B5"/>
    <w:rsid w:val="00BF7FF6"/>
    <w:rsid w:val="00C06DA7"/>
    <w:rsid w:val="00C23C3A"/>
    <w:rsid w:val="00C3055D"/>
    <w:rsid w:val="00C53AFE"/>
    <w:rsid w:val="00C636E4"/>
    <w:rsid w:val="00C63EB3"/>
    <w:rsid w:val="00C72CAF"/>
    <w:rsid w:val="00C82A2C"/>
    <w:rsid w:val="00C90F1E"/>
    <w:rsid w:val="00C97FD2"/>
    <w:rsid w:val="00CA65C5"/>
    <w:rsid w:val="00CB2F9B"/>
    <w:rsid w:val="00CC4EF2"/>
    <w:rsid w:val="00D060D0"/>
    <w:rsid w:val="00D071CA"/>
    <w:rsid w:val="00D177DC"/>
    <w:rsid w:val="00D252A1"/>
    <w:rsid w:val="00D52310"/>
    <w:rsid w:val="00D61489"/>
    <w:rsid w:val="00D7536F"/>
    <w:rsid w:val="00D8012E"/>
    <w:rsid w:val="00D80478"/>
    <w:rsid w:val="00D82467"/>
    <w:rsid w:val="00D86AC0"/>
    <w:rsid w:val="00D907FA"/>
    <w:rsid w:val="00D94ACB"/>
    <w:rsid w:val="00D94C37"/>
    <w:rsid w:val="00D94CD0"/>
    <w:rsid w:val="00DA0350"/>
    <w:rsid w:val="00DB2ADC"/>
    <w:rsid w:val="00DB6D00"/>
    <w:rsid w:val="00DC1B6A"/>
    <w:rsid w:val="00DC437A"/>
    <w:rsid w:val="00DC4FBD"/>
    <w:rsid w:val="00DC5A0C"/>
    <w:rsid w:val="00DD33FB"/>
    <w:rsid w:val="00DD37D6"/>
    <w:rsid w:val="00DF4603"/>
    <w:rsid w:val="00E01E37"/>
    <w:rsid w:val="00E03008"/>
    <w:rsid w:val="00E2265D"/>
    <w:rsid w:val="00E241AE"/>
    <w:rsid w:val="00E264B0"/>
    <w:rsid w:val="00E303C1"/>
    <w:rsid w:val="00E34B4E"/>
    <w:rsid w:val="00E40D1D"/>
    <w:rsid w:val="00E41FDE"/>
    <w:rsid w:val="00E43569"/>
    <w:rsid w:val="00E52953"/>
    <w:rsid w:val="00E541AD"/>
    <w:rsid w:val="00E777CF"/>
    <w:rsid w:val="00E8657C"/>
    <w:rsid w:val="00E86DBB"/>
    <w:rsid w:val="00EB7EA9"/>
    <w:rsid w:val="00EC0734"/>
    <w:rsid w:val="00ED1CBB"/>
    <w:rsid w:val="00ED6B18"/>
    <w:rsid w:val="00ED7BF7"/>
    <w:rsid w:val="00EE104B"/>
    <w:rsid w:val="00EE4976"/>
    <w:rsid w:val="00F250BB"/>
    <w:rsid w:val="00F42ABF"/>
    <w:rsid w:val="00F5218D"/>
    <w:rsid w:val="00F55010"/>
    <w:rsid w:val="00F72F28"/>
    <w:rsid w:val="00F73E31"/>
    <w:rsid w:val="00F77AB1"/>
    <w:rsid w:val="00F86DFC"/>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sChild>
                                                                                                                    <w:div w:id="1693072011">
                                                                                                                      <w:marLeft w:val="0"/>
                                                                                                                      <w:marRight w:val="0"/>
                                                                                                                      <w:marTop w:val="0"/>
                                                                                                                      <w:marBottom w:val="0"/>
                                                                                                                      <w:divBdr>
                                                                                                                        <w:top w:val="none" w:sz="0" w:space="0" w:color="auto"/>
                                                                                                                        <w:left w:val="none" w:sz="0" w:space="0" w:color="auto"/>
                                                                                                                        <w:bottom w:val="none" w:sz="0" w:space="0" w:color="auto"/>
                                                                                                                        <w:right w:val="none" w:sz="0" w:space="0" w:color="auto"/>
                                                                                                                      </w:divBdr>
                                                                                                                      <w:divsChild>
                                                                                                                        <w:div w:id="618339624">
                                                                                                                          <w:marLeft w:val="0"/>
                                                                                                                          <w:marRight w:val="0"/>
                                                                                                                          <w:marTop w:val="0"/>
                                                                                                                          <w:marBottom w:val="0"/>
                                                                                                                          <w:divBdr>
                                                                                                                            <w:top w:val="none" w:sz="0" w:space="0" w:color="auto"/>
                                                                                                                            <w:left w:val="none" w:sz="0" w:space="0" w:color="auto"/>
                                                                                                                            <w:bottom w:val="none" w:sz="0" w:space="0" w:color="auto"/>
                                                                                                                            <w:right w:val="none" w:sz="0" w:space="0" w:color="auto"/>
                                                                                                                          </w:divBdr>
                                                                                                                          <w:divsChild>
                                                                                                                            <w:div w:id="560562116">
                                                                                                                              <w:marLeft w:val="0"/>
                                                                                                                              <w:marRight w:val="0"/>
                                                                                                                              <w:marTop w:val="0"/>
                                                                                                                              <w:marBottom w:val="0"/>
                                                                                                                              <w:divBdr>
                                                                                                                                <w:top w:val="none" w:sz="0" w:space="0" w:color="auto"/>
                                                                                                                                <w:left w:val="none" w:sz="0" w:space="0" w:color="auto"/>
                                                                                                                                <w:bottom w:val="none" w:sz="0" w:space="0" w:color="auto"/>
                                                                                                                                <w:right w:val="none" w:sz="0" w:space="0" w:color="auto"/>
                                                                                                                              </w:divBdr>
                                                                                                                              <w:divsChild>
                                                                                                                                <w:div w:id="65568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comments" Target="comments.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740</Words>
  <Characters>174765</Characters>
  <Application>Microsoft Macintosh Word</Application>
  <DocSecurity>0</DocSecurity>
  <Lines>1456</Lines>
  <Paragraphs>404</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2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8</cp:revision>
  <cp:lastPrinted>2015-01-15T11:59:00Z</cp:lastPrinted>
  <dcterms:created xsi:type="dcterms:W3CDTF">2015-01-15T11:59:00Z</dcterms:created>
  <dcterms:modified xsi:type="dcterms:W3CDTF">2015-01-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